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32FD3F" w14:textId="13DAB5BF" w:rsidR="00F1722C" w:rsidRDefault="00BC0C82" w:rsidP="00CA0367">
      <w:r>
        <w:t>Yearly viral cases and generation time estimations</w:t>
      </w:r>
    </w:p>
    <w:p w14:paraId="6296149D" w14:textId="07D9AED9" w:rsidR="0027539B" w:rsidRDefault="0027539B" w:rsidP="00CA0367">
      <w:r>
        <w:t xml:space="preserve">Numbers in bold indicate </w:t>
      </w:r>
      <w:r w:rsidR="00791F84">
        <w:t xml:space="preserve">estimated </w:t>
      </w:r>
      <w:r>
        <w:t>viral census size N</w:t>
      </w:r>
      <w:r w:rsidR="00503EF1">
        <w:t xml:space="preserve"> (cases/year)</w:t>
      </w:r>
      <w:r>
        <w:t xml:space="preserve"> taken for </w:t>
      </w:r>
      <w:r w:rsidR="00503EF1">
        <w:t>calculation of N/Ne ratio</w:t>
      </w:r>
      <w:r w:rsidR="000C6D6B">
        <w:t xml:space="preserve">. Generation time </w:t>
      </w:r>
      <w:r w:rsidR="000C6D6B" w:rsidRPr="000C6D6B">
        <w:rPr>
          <w:i/>
          <w:iCs/>
        </w:rPr>
        <w:t>t</w:t>
      </w:r>
      <w:r w:rsidR="000C6D6B">
        <w:t xml:space="preserve"> are estimates based on incubation period, onset of viremia and time within vector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55"/>
        <w:gridCol w:w="1350"/>
        <w:gridCol w:w="1197"/>
        <w:gridCol w:w="2763"/>
        <w:gridCol w:w="1350"/>
        <w:gridCol w:w="1260"/>
      </w:tblGrid>
      <w:tr w:rsidR="002C5B24" w14:paraId="6D2A1971" w14:textId="77777777" w:rsidTr="00ED1A24">
        <w:tc>
          <w:tcPr>
            <w:tcW w:w="1255" w:type="dxa"/>
          </w:tcPr>
          <w:p w14:paraId="359F1FFE" w14:textId="6A9BB382" w:rsidR="00F4778E" w:rsidRPr="000C6D6B" w:rsidRDefault="00F4778E" w:rsidP="00846047">
            <w:pPr>
              <w:rPr>
                <w:b/>
                <w:bCs/>
              </w:rPr>
            </w:pPr>
            <w:r w:rsidRPr="000C6D6B">
              <w:rPr>
                <w:b/>
                <w:bCs/>
              </w:rPr>
              <w:t>Virus</w:t>
            </w:r>
          </w:p>
        </w:tc>
        <w:tc>
          <w:tcPr>
            <w:tcW w:w="1350" w:type="dxa"/>
          </w:tcPr>
          <w:p w14:paraId="5679B117" w14:textId="77777777" w:rsidR="00F4778E" w:rsidRPr="000C6D6B" w:rsidRDefault="00F4778E" w:rsidP="0084604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0C6D6B">
              <w:rPr>
                <w:rFonts w:cstheme="minorHAnsi"/>
                <w:b/>
                <w:bCs/>
                <w:sz w:val="20"/>
                <w:szCs w:val="20"/>
              </w:rPr>
              <w:t>Cases/year</w:t>
            </w:r>
          </w:p>
          <w:p w14:paraId="349B349B" w14:textId="158BA1F7" w:rsidR="00F4778E" w:rsidRPr="000C6D6B" w:rsidRDefault="00F4778E" w:rsidP="00846047">
            <w:pPr>
              <w:rPr>
                <w:b/>
                <w:bCs/>
              </w:rPr>
            </w:pPr>
            <w:r w:rsidRPr="000C6D6B">
              <w:rPr>
                <w:rFonts w:cstheme="minorHAnsi"/>
                <w:b/>
                <w:bCs/>
                <w:sz w:val="20"/>
                <w:szCs w:val="20"/>
              </w:rPr>
              <w:t>[</w:t>
            </w:r>
            <w:proofErr w:type="spellStart"/>
            <w:r w:rsidRPr="000C6D6B">
              <w:rPr>
                <w:rFonts w:cstheme="minorHAnsi"/>
                <w:b/>
                <w:bCs/>
                <w:sz w:val="20"/>
                <w:szCs w:val="20"/>
              </w:rPr>
              <w:t>mio</w:t>
            </w:r>
            <w:proofErr w:type="spellEnd"/>
            <w:r w:rsidRPr="000C6D6B">
              <w:rPr>
                <w:rFonts w:cstheme="minorHAnsi"/>
                <w:b/>
                <w:bCs/>
                <w:sz w:val="20"/>
                <w:szCs w:val="20"/>
              </w:rPr>
              <w:t>]</w:t>
            </w:r>
          </w:p>
        </w:tc>
        <w:tc>
          <w:tcPr>
            <w:tcW w:w="1197" w:type="dxa"/>
          </w:tcPr>
          <w:p w14:paraId="728BD913" w14:textId="512D86EF" w:rsidR="00F4778E" w:rsidRPr="000C6D6B" w:rsidRDefault="00F4778E" w:rsidP="00846047">
            <w:pPr>
              <w:rPr>
                <w:b/>
                <w:bCs/>
              </w:rPr>
            </w:pPr>
            <w:r w:rsidRPr="000C6D6B">
              <w:rPr>
                <w:b/>
                <w:bCs/>
              </w:rPr>
              <w:t xml:space="preserve">Incubation period </w:t>
            </w:r>
            <w:r w:rsidR="00B04702" w:rsidRPr="000C6D6B">
              <w:rPr>
                <w:b/>
                <w:bCs/>
              </w:rPr>
              <w:t>[d]</w:t>
            </w:r>
          </w:p>
        </w:tc>
        <w:tc>
          <w:tcPr>
            <w:tcW w:w="2763" w:type="dxa"/>
          </w:tcPr>
          <w:p w14:paraId="6F8B4EE2" w14:textId="27A09457" w:rsidR="00F4778E" w:rsidRPr="000C6D6B" w:rsidRDefault="00F4778E" w:rsidP="00846047">
            <w:pPr>
              <w:rPr>
                <w:b/>
                <w:bCs/>
              </w:rPr>
            </w:pPr>
            <w:r w:rsidRPr="000C6D6B">
              <w:rPr>
                <w:b/>
                <w:bCs/>
              </w:rPr>
              <w:t>Contagious</w:t>
            </w:r>
            <w:r w:rsidR="009A70B7" w:rsidRPr="000C6D6B">
              <w:rPr>
                <w:b/>
                <w:bCs/>
              </w:rPr>
              <w:t xml:space="preserve"> (from)</w:t>
            </w:r>
          </w:p>
        </w:tc>
        <w:tc>
          <w:tcPr>
            <w:tcW w:w="1350" w:type="dxa"/>
          </w:tcPr>
          <w:p w14:paraId="36C08811" w14:textId="7E1612B9" w:rsidR="00F4778E" w:rsidRPr="000C6D6B" w:rsidRDefault="00F4778E" w:rsidP="00846047">
            <w:pPr>
              <w:rPr>
                <w:b/>
                <w:bCs/>
              </w:rPr>
            </w:pPr>
            <w:r w:rsidRPr="000C6D6B">
              <w:rPr>
                <w:b/>
                <w:bCs/>
              </w:rPr>
              <w:t>Time within vector</w:t>
            </w:r>
            <w:r w:rsidR="001D2B3C" w:rsidRPr="000C6D6B">
              <w:rPr>
                <w:b/>
                <w:bCs/>
              </w:rPr>
              <w:t xml:space="preserve"> [d]</w:t>
            </w:r>
          </w:p>
        </w:tc>
        <w:tc>
          <w:tcPr>
            <w:tcW w:w="1260" w:type="dxa"/>
          </w:tcPr>
          <w:p w14:paraId="011DBEB7" w14:textId="46BA43A0" w:rsidR="00F4778E" w:rsidRPr="000C6D6B" w:rsidRDefault="00F4778E" w:rsidP="00846047">
            <w:pPr>
              <w:rPr>
                <w:b/>
                <w:bCs/>
              </w:rPr>
            </w:pPr>
            <w:r w:rsidRPr="000C6D6B">
              <w:rPr>
                <w:rFonts w:cstheme="minorHAnsi"/>
                <w:b/>
                <w:bCs/>
                <w:sz w:val="20"/>
                <w:szCs w:val="20"/>
              </w:rPr>
              <w:t>Generation time</w:t>
            </w:r>
            <w:r w:rsidR="000C6D6B" w:rsidRPr="000C6D6B">
              <w:rPr>
                <w:rFonts w:cstheme="minorHAnsi"/>
                <w:b/>
                <w:bCs/>
                <w:sz w:val="20"/>
                <w:szCs w:val="20"/>
              </w:rPr>
              <w:t xml:space="preserve"> </w:t>
            </w:r>
            <w:r w:rsidR="000C6D6B" w:rsidRPr="000C6D6B">
              <w:rPr>
                <w:rFonts w:cstheme="minorHAnsi"/>
                <w:b/>
                <w:bCs/>
                <w:i/>
                <w:iCs/>
                <w:sz w:val="20"/>
                <w:szCs w:val="20"/>
              </w:rPr>
              <w:t>t</w:t>
            </w:r>
            <w:r w:rsidRPr="000C6D6B">
              <w:rPr>
                <w:rFonts w:cstheme="minorHAnsi"/>
                <w:b/>
                <w:bCs/>
                <w:sz w:val="20"/>
                <w:szCs w:val="20"/>
              </w:rPr>
              <w:t xml:space="preserve"> [d]</w:t>
            </w:r>
          </w:p>
        </w:tc>
      </w:tr>
      <w:tr w:rsidR="0022272F" w14:paraId="17FD0C21" w14:textId="77777777" w:rsidTr="00ED1A24">
        <w:tc>
          <w:tcPr>
            <w:tcW w:w="1255" w:type="dxa"/>
          </w:tcPr>
          <w:p w14:paraId="21459E6D" w14:textId="0756FD20" w:rsidR="0022272F" w:rsidRDefault="0022272F" w:rsidP="0084604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BCoV1</w:t>
            </w:r>
          </w:p>
        </w:tc>
        <w:tc>
          <w:tcPr>
            <w:tcW w:w="1350" w:type="dxa"/>
          </w:tcPr>
          <w:p w14:paraId="06DB6F74" w14:textId="65B7266D" w:rsidR="0022272F" w:rsidRPr="00791F84" w:rsidRDefault="00791F84" w:rsidP="0084604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 xml:space="preserve">1600 </w:t>
            </w:r>
            <w:r>
              <w:rPr>
                <w:rFonts w:cstheme="minorHAnsi"/>
                <w:b/>
                <w:bCs/>
                <w:sz w:val="20"/>
                <w:szCs w:val="20"/>
              </w:rPr>
              <w:fldChar w:fldCharType="begin"/>
            </w:r>
            <w:r w:rsidR="00370879">
              <w:rPr>
                <w:rFonts w:cstheme="minorHAnsi"/>
                <w:b/>
                <w:bCs/>
                <w:sz w:val="20"/>
                <w:szCs w:val="20"/>
              </w:rPr>
              <w:instrText xml:space="preserve"> ADDIN EN.CITE &lt;EndNote&gt;&lt;Cite&gt;&lt;Author&gt;Liu&lt;/Author&gt;&lt;Year&gt;2021&lt;/Year&gt;&lt;RecNum&gt;266&lt;/RecNum&gt;&lt;DisplayText&gt;&lt;style face="superscript"&gt;1&lt;/style&gt;&lt;/DisplayText&gt;&lt;record&gt;&lt;rec-number&gt;73&lt;/rec-number&gt;&lt;foreign-keys&gt;&lt;key app="EN" db-id="trpvxe5ebad2f7eefdoxrz5oaff9atft9zzd" timestamp="1637200416"&gt;73&lt;/key&gt;&lt;/foreign-keys&gt;&lt;ref-type name="Journal Article"&gt;17&lt;/ref-type&gt;&lt;contributors&gt;&lt;authors&gt;&lt;author&gt;Liu, Ding X.&lt;/author&gt;&lt;author&gt;Liang, Jia Q.&lt;/author&gt;&lt;author&gt;Fung, To S.&lt;/author&gt;&lt;/authors&gt;&lt;/contributors&gt;&lt;titles&gt;&lt;title&gt;Human Coronavirus-229E, -OC43, -NL63, and -HKU1 (Coronaviridae)&lt;/title&gt;&lt;secondary-title&gt;Encyclopedia of Virology&lt;/secondary-title&gt;&lt;alt-title&gt;Encyclopedia of Virology&lt;/alt-title&gt;&lt;/titles&gt;&lt;periodical&gt;&lt;full-title&gt;Encyclopedia of Virology&lt;/full-title&gt;&lt;abbr-1&gt;Encyclopedia of Virology&lt;/abbr-1&gt;&lt;/periodical&gt;&lt;alt-periodical&gt;&lt;full-title&gt;Encyclopedia of Virology&lt;/full-title&gt;&lt;abbr-1&gt;Encyclopedia of Virology&lt;/abbr-1&gt;&lt;/alt-periodical&gt;&lt;pages&gt;428-440&lt;/pages&gt;&lt;edition&gt;2021/03/01&lt;/edition&gt;&lt;keywords&gt;&lt;keyword&gt;Apoptosis&lt;/keyword&gt;&lt;keyword&gt;Autophagy&lt;/keyword&gt;&lt;keyword&gt;Common cold&lt;/keyword&gt;&lt;keyword&gt;Epidemiology and clinical feature&lt;/keyword&gt;&lt;keyword&gt;ER stress&lt;/keyword&gt;&lt;keyword&gt;HCoV-299E&lt;/keyword&gt;&lt;keyword&gt;HCoV-HKU1&lt;/keyword&gt;&lt;keyword&gt;HCoV-NL63&lt;/keyword&gt;&lt;keyword&gt;HCoV-OC43&lt;/keyword&gt;&lt;keyword&gt;Human coronavirus&lt;/keyword&gt;&lt;keyword&gt;Innate immunity&lt;/keyword&gt;&lt;keyword&gt;Mitogen-activated protein kinase&lt;/keyword&gt;&lt;keyword&gt;Molecular pathogenesis&lt;/keyword&gt;&lt;keyword&gt;Replication cycle&lt;/keyword&gt;&lt;keyword&gt;Virus-host interaction&lt;/keyword&gt;&lt;/keywords&gt;&lt;dates&gt;&lt;year&gt;2021&lt;/year&gt;&lt;/dates&gt;&lt;accession-num&gt;PMC7204879&lt;/accession-num&gt;&lt;urls&gt;&lt;related-urls&gt;&lt;url&gt;https://www.ncbi.nlm.nih.gov/pmc/articles/PMC7204879/&lt;/url&gt;&lt;/related-urls&gt;&lt;/urls&gt;&lt;electronic-resource-num&gt;10.1016/B978-0-12-809633-8.21501-X&lt;/electronic-resource-num&gt;&lt;remote-database-name&gt;PMC&lt;/remote-database-name&gt;&lt;language&gt;eng&lt;/language&gt;&lt;/record&gt;&lt;/Cite&gt;&lt;/EndNote&gt;</w:instrText>
            </w:r>
            <w:r>
              <w:rPr>
                <w:rFonts w:cstheme="minorHAnsi"/>
                <w:b/>
                <w:bCs/>
                <w:sz w:val="20"/>
                <w:szCs w:val="20"/>
              </w:rPr>
              <w:fldChar w:fldCharType="separate"/>
            </w:r>
            <w:r w:rsidR="00ED1A24" w:rsidRPr="00ED1A24">
              <w:rPr>
                <w:rFonts w:cstheme="minorHAnsi"/>
                <w:b/>
                <w:bCs/>
                <w:noProof/>
                <w:sz w:val="20"/>
                <w:szCs w:val="20"/>
                <w:vertAlign w:val="superscript"/>
              </w:rPr>
              <w:t>1</w:t>
            </w:r>
            <w:r>
              <w:rPr>
                <w:rFonts w:cstheme="minorHAnsi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197" w:type="dxa"/>
          </w:tcPr>
          <w:p w14:paraId="2B4F5CEE" w14:textId="70A8EBC8" w:rsidR="0022272F" w:rsidRDefault="00791F84" w:rsidP="00846047">
            <w:r>
              <w:t xml:space="preserve">2-5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2763" w:type="dxa"/>
          </w:tcPr>
          <w:p w14:paraId="1EACDB3F" w14:textId="2A06EEED" w:rsidR="0022272F" w:rsidRDefault="00791F84" w:rsidP="00846047">
            <w:r>
              <w:t xml:space="preserve">With onset of symptoms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1350" w:type="dxa"/>
          </w:tcPr>
          <w:p w14:paraId="6863CFFC" w14:textId="5C8AE7AB" w:rsidR="0022272F" w:rsidRPr="00791F84" w:rsidRDefault="00791F84" w:rsidP="00846047">
            <w:pPr>
              <w:rPr>
                <w:i/>
                <w:iCs/>
              </w:rPr>
            </w:pPr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582ED70E" w14:textId="4D152300" w:rsidR="0022272F" w:rsidRDefault="00791F84" w:rsidP="0084604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6</w:t>
            </w:r>
          </w:p>
        </w:tc>
      </w:tr>
      <w:tr w:rsidR="002C5B24" w14:paraId="2AB8672C" w14:textId="77777777" w:rsidTr="00ED1A24">
        <w:tc>
          <w:tcPr>
            <w:tcW w:w="1255" w:type="dxa"/>
          </w:tcPr>
          <w:p w14:paraId="031EEF47" w14:textId="2360BD5A" w:rsidR="00F4778E" w:rsidRDefault="00F4778E" w:rsidP="00846047">
            <w:r>
              <w:rPr>
                <w:rFonts w:cstheme="minorHAnsi"/>
                <w:sz w:val="20"/>
                <w:szCs w:val="20"/>
              </w:rPr>
              <w:t>CHIKV</w:t>
            </w:r>
          </w:p>
        </w:tc>
        <w:tc>
          <w:tcPr>
            <w:tcW w:w="1350" w:type="dxa"/>
          </w:tcPr>
          <w:p w14:paraId="54CE331C" w14:textId="7857A422" w:rsidR="00F4778E" w:rsidRDefault="00F4778E" w:rsidP="00846047">
            <w:r w:rsidRPr="00EC1208">
              <w:rPr>
                <w:rFonts w:cstheme="minorHAnsi"/>
                <w:b/>
                <w:bCs/>
                <w:sz w:val="20"/>
                <w:szCs w:val="20"/>
              </w:rPr>
              <w:t>0.5</w:t>
            </w:r>
            <w:r w:rsidR="00EC1208">
              <w:rPr>
                <w:rFonts w:cstheme="minorHAnsi"/>
                <w:sz w:val="20"/>
                <w:szCs w:val="20"/>
              </w:rPr>
              <w:t xml:space="preserve"> (0.1-1.5)</w:t>
            </w:r>
            <w:r>
              <w:rPr>
                <w:rFonts w:cstheme="minorHAnsi"/>
                <w:sz w:val="20"/>
                <w:szCs w:val="20"/>
              </w:rPr>
              <w:t xml:space="preserve"> </w:t>
            </w:r>
            <w:r>
              <w:rPr>
                <w:rFonts w:cstheme="minorHAnsi"/>
                <w:sz w:val="20"/>
                <w:szCs w:val="20"/>
              </w:rPr>
              <w:fldChar w:fldCharType="begin"/>
            </w:r>
            <w:r w:rsidR="00370879">
              <w:rPr>
                <w:rFonts w:cstheme="minorHAnsi"/>
                <w:sz w:val="20"/>
                <w:szCs w:val="20"/>
              </w:rPr>
              <w:instrText xml:space="preserve"> ADDIN EN.CITE &lt;EndNote&gt;&lt;Cite&gt;&lt;Author&gt;organisation&lt;/Author&gt;&lt;Year&gt;2020&lt;/Year&gt;&lt;RecNum&gt;108&lt;/RecNum&gt;&lt;DisplayText&gt;&lt;style face="superscript"&gt;3&lt;/style&gt;&lt;/DisplayText&gt;&lt;record&gt;&lt;rec-number&gt;75&lt;/rec-number&gt;&lt;foreign-keys&gt;&lt;key app="EN" db-id="trpvxe5ebad2f7eefdoxrz5oaff9atft9zzd" timestamp="1637200416"&gt;75&lt;/key&gt;&lt;/foreign-keys&gt;&lt;ref-type name="Web Page"&gt;12&lt;/ref-type&gt;&lt;contributors&gt;&lt;authors&gt;&lt;author&gt;World health organisation&lt;/author&gt;&lt;/authors&gt;&lt;/contributors&gt;&lt;titles&gt;&lt;title&gt;Chikungunya fact sheets&lt;/title&gt;&lt;/titles&gt;&lt;volume&gt;2021&lt;/volume&gt;&lt;number&gt;5/12/2021&lt;/number&gt;&lt;dates&gt;&lt;year&gt;2020&lt;/year&gt;&lt;/dates&gt;&lt;publisher&gt;WHO&lt;/publisher&gt;&lt;urls&gt;&lt;related-urls&gt;&lt;url&gt;https://www.who.int/news-room/fact-sheets/detail/chikungunya&lt;/url&gt;&lt;/related-urls&gt;&lt;/urls&gt;&lt;/record&gt;&lt;/Cite&gt;&lt;/EndNote&gt;</w:instrText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="00ED1A24" w:rsidRPr="00ED1A24">
              <w:rPr>
                <w:rFonts w:cstheme="minorHAnsi"/>
                <w:noProof/>
                <w:sz w:val="20"/>
                <w:szCs w:val="20"/>
                <w:vertAlign w:val="superscript"/>
              </w:rPr>
              <w:t>3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197" w:type="dxa"/>
          </w:tcPr>
          <w:p w14:paraId="51DE723D" w14:textId="4EB27952" w:rsidR="00F4778E" w:rsidRDefault="00B04702" w:rsidP="00846047">
            <w:r>
              <w:t xml:space="preserve">4-8 </w:t>
            </w:r>
            <w:r w:rsidR="0052727F">
              <w:fldChar w:fldCharType="begin"/>
            </w:r>
            <w:r w:rsidR="00370879">
              <w:instrText xml:space="preserve"> ADDIN EN.CITE &lt;EndNote&gt;&lt;Cite&gt;&lt;Author&gt;CDC&lt;/Author&gt;&lt;Year&gt;2021&lt;/Year&gt;&lt;RecNum&gt;109&lt;/RecNum&gt;&lt;DisplayText&gt;&lt;style face="superscript"&gt;4&lt;/style&gt;&lt;/DisplayText&gt;&lt;record&gt;&lt;rec-number&gt;76&lt;/rec-number&gt;&lt;foreign-keys&gt;&lt;key app="EN" db-id="trpvxe5ebad2f7eefdoxrz5oaff9atft9zzd" timestamp="1637200416"&gt;76&lt;/key&gt;&lt;/foreign-keys&gt;&lt;ref-type name="Web Page"&gt;12&lt;/ref-type&gt;&lt;contributors&gt;&lt;authors&gt;&lt;author&gt;Centers for Disease Control and Prevention CDC&lt;/author&gt;&lt;/authors&gt;&lt;/contributors&gt;&lt;titles&gt;&lt;title&gt;CHIKV For Health Care Providers&lt;/title&gt;&lt;/titles&gt;&lt;volume&gt;2021&lt;/volume&gt;&lt;dates&gt;&lt;year&gt;2021&lt;/year&gt;&lt;/dates&gt;&lt;urls&gt;&lt;related-urls&gt;&lt;url&gt;https://www.cdc.gov/chikungunya/hc/clinicalevaluation.html&lt;/url&gt;&lt;/related-urls&gt;&lt;/urls&gt;&lt;/record&gt;&lt;/Cite&gt;&lt;/EndNote&gt;</w:instrText>
            </w:r>
            <w:r w:rsidR="0052727F">
              <w:fldChar w:fldCharType="separate"/>
            </w:r>
            <w:r w:rsidR="00791F84" w:rsidRPr="00791F84">
              <w:rPr>
                <w:noProof/>
                <w:vertAlign w:val="superscript"/>
              </w:rPr>
              <w:t>4</w:t>
            </w:r>
            <w:r w:rsidR="0052727F">
              <w:fldChar w:fldCharType="end"/>
            </w:r>
          </w:p>
        </w:tc>
        <w:tc>
          <w:tcPr>
            <w:tcW w:w="2763" w:type="dxa"/>
          </w:tcPr>
          <w:p w14:paraId="21942013" w14:textId="07830C98" w:rsidR="00F4778E" w:rsidRDefault="0052727F" w:rsidP="00846047">
            <w:r>
              <w:t xml:space="preserve">First week of illness </w:t>
            </w:r>
            <w:r w:rsidR="001D2B3C">
              <w:fldChar w:fldCharType="begin"/>
            </w:r>
            <w:r w:rsidR="00370879">
              <w:instrText xml:space="preserve"> ADDIN EN.CITE &lt;EndNote&gt;&lt;Cite&gt;&lt;Author&gt;CDC&lt;/Author&gt;&lt;Year&gt;2021&lt;/Year&gt;&lt;RecNum&gt;109&lt;/RecNum&gt;&lt;DisplayText&gt;&lt;style face="superscript"&gt;4&lt;/style&gt;&lt;/DisplayText&gt;&lt;record&gt;&lt;rec-number&gt;76&lt;/rec-number&gt;&lt;foreign-keys&gt;&lt;key app="EN" db-id="trpvxe5ebad2f7eefdoxrz5oaff9atft9zzd" timestamp="1637200416"&gt;76&lt;/key&gt;&lt;/foreign-keys&gt;&lt;ref-type name="Web Page"&gt;12&lt;/ref-type&gt;&lt;contributors&gt;&lt;authors&gt;&lt;author&gt;Centers for Disease Control and Prevention CDC&lt;/author&gt;&lt;/authors&gt;&lt;/contributors&gt;&lt;titles&gt;&lt;title&gt;CHIKV For Health Care Providers&lt;/title&gt;&lt;/titles&gt;&lt;volume&gt;2021&lt;/volume&gt;&lt;dates&gt;&lt;year&gt;2021&lt;/year&gt;&lt;/dates&gt;&lt;urls&gt;&lt;related-urls&gt;&lt;url&gt;https://www.cdc.gov/chikungunya/hc/clinicalevaluation.html&lt;/url&gt;&lt;/related-urls&gt;&lt;/urls&gt;&lt;/record&gt;&lt;/Cite&gt;&lt;/EndNote&gt;</w:instrText>
            </w:r>
            <w:r w:rsidR="001D2B3C">
              <w:fldChar w:fldCharType="separate"/>
            </w:r>
            <w:r w:rsidR="00791F84" w:rsidRPr="00791F84">
              <w:rPr>
                <w:noProof/>
                <w:vertAlign w:val="superscript"/>
              </w:rPr>
              <w:t>4</w:t>
            </w:r>
            <w:r w:rsidR="001D2B3C">
              <w:fldChar w:fldCharType="end"/>
            </w:r>
          </w:p>
        </w:tc>
        <w:tc>
          <w:tcPr>
            <w:tcW w:w="1350" w:type="dxa"/>
          </w:tcPr>
          <w:p w14:paraId="0D11ED09" w14:textId="04CE375E" w:rsidR="00F4778E" w:rsidRDefault="009E2377" w:rsidP="00846047">
            <w:r>
              <w:t xml:space="preserve">2-3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0&lt;/Year&gt;&lt;RecNum&gt;108&lt;/RecNum&gt;&lt;DisplayText&gt;&lt;style face="superscript"&gt;3&lt;/style&gt;&lt;/DisplayText&gt;&lt;record&gt;&lt;rec-number&gt;75&lt;/rec-number&gt;&lt;foreign-keys&gt;&lt;key app="EN" db-id="trpvxe5ebad2f7eefdoxrz5oaff9atft9zzd" timestamp="1637200416"&gt;75&lt;/key&gt;&lt;/foreign-keys&gt;&lt;ref-type name="Web Page"&gt;12&lt;/ref-type&gt;&lt;contributors&gt;&lt;authors&gt;&lt;author&gt;World health organisation&lt;/author&gt;&lt;/authors&gt;&lt;/contributors&gt;&lt;titles&gt;&lt;title&gt;Chikungunya fact sheets&lt;/title&gt;&lt;/titles&gt;&lt;volume&gt;2021&lt;/volume&gt;&lt;number&gt;5/12/2021&lt;/number&gt;&lt;dates&gt;&lt;year&gt;2020&lt;/year&gt;&lt;/dates&gt;&lt;publisher&gt;WHO&lt;/publisher&gt;&lt;urls&gt;&lt;related-urls&gt;&lt;url&gt;https://www.who.int/news-room/fact-sheets/detail/chikungunya&lt;/url&gt;&lt;/related-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</w:tc>
        <w:tc>
          <w:tcPr>
            <w:tcW w:w="1260" w:type="dxa"/>
          </w:tcPr>
          <w:p w14:paraId="57D89426" w14:textId="07E9AFE4" w:rsidR="00F4778E" w:rsidRDefault="00F4778E" w:rsidP="00846047">
            <w:r>
              <w:rPr>
                <w:rFonts w:cstheme="minorHAnsi"/>
                <w:sz w:val="20"/>
                <w:szCs w:val="20"/>
              </w:rPr>
              <w:t>12</w:t>
            </w:r>
          </w:p>
        </w:tc>
      </w:tr>
      <w:tr w:rsidR="0022272F" w14:paraId="4A2C73DE" w14:textId="77777777" w:rsidTr="00ED1A24">
        <w:tc>
          <w:tcPr>
            <w:tcW w:w="1255" w:type="dxa"/>
          </w:tcPr>
          <w:p w14:paraId="4B063EB1" w14:textId="70589861" w:rsidR="0022272F" w:rsidRDefault="0022272F" w:rsidP="0022272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DENV</w:t>
            </w:r>
          </w:p>
        </w:tc>
        <w:tc>
          <w:tcPr>
            <w:tcW w:w="1350" w:type="dxa"/>
          </w:tcPr>
          <w:p w14:paraId="499FF354" w14:textId="4FDD1462" w:rsidR="0022272F" w:rsidRPr="00EC1208" w:rsidRDefault="0022272F" w:rsidP="0022272F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F1722C">
              <w:rPr>
                <w:b/>
                <w:bCs/>
              </w:rPr>
              <w:t>200</w:t>
            </w:r>
            <w:r>
              <w:t xml:space="preserve"> (100-400)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0&lt;/Year&gt;&lt;RecNum&gt;89&lt;/RecNum&gt;&lt;DisplayText&gt;&lt;style face="superscript"&gt;5&lt;/style&gt;&lt;/DisplayText&gt;&lt;record&gt;&lt;rec-number&gt;77&lt;/rec-number&gt;&lt;foreign-keys&gt;&lt;key app="EN" db-id="trpvxe5ebad2f7eefdoxrz5oaff9atft9zzd" timestamp="1637200416"&gt;77&lt;/key&gt;&lt;/foreign-keys&gt;&lt;ref-type name="Web Page"&gt;12&lt;/ref-type&gt;&lt;contributors&gt;&lt;authors&gt;&lt;author&gt;World Health Organisation&lt;/author&gt;&lt;/authors&gt;&lt;/contributors&gt;&lt;titles&gt;&lt;title&gt;Dengue and severe dengue fact sheets&lt;/title&gt;&lt;/titles&gt;&lt;dates&gt;&lt;year&gt;2020&lt;/year&gt;&lt;/dates&gt;&lt;urls&gt;&lt;related-urls&gt;&lt;url&gt;https://www.who.int/news-room/fact-sheets/detail/dengue-and-severe-dengue&lt;/url&gt;&lt;/related-urls&gt;&lt;/urls&gt;&lt;/record&gt;&lt;/Cite&gt;&lt;/EndNote&gt;</w:instrText>
            </w:r>
            <w:r>
              <w:fldChar w:fldCharType="separate"/>
            </w:r>
            <w:r w:rsidR="00791F84" w:rsidRPr="00791F84">
              <w:rPr>
                <w:noProof/>
                <w:vertAlign w:val="superscript"/>
              </w:rPr>
              <w:t>5</w:t>
            </w:r>
            <w:r>
              <w:fldChar w:fldCharType="end"/>
            </w:r>
          </w:p>
        </w:tc>
        <w:tc>
          <w:tcPr>
            <w:tcW w:w="1197" w:type="dxa"/>
          </w:tcPr>
          <w:p w14:paraId="1846ADFE" w14:textId="75E8134D" w:rsidR="0022272F" w:rsidRDefault="0022272F" w:rsidP="0022272F">
            <w:r>
              <w:t xml:space="preserve">7 (4-10)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0&lt;/Year&gt;&lt;RecNum&gt;89&lt;/RecNum&gt;&lt;DisplayText&gt;&lt;style face="superscript"&gt;5&lt;/style&gt;&lt;/DisplayText&gt;&lt;record&gt;&lt;rec-number&gt;77&lt;/rec-number&gt;&lt;foreign-keys&gt;&lt;key app="EN" db-id="trpvxe5ebad2f7eefdoxrz5oaff9atft9zzd" timestamp="1637200416"&gt;77&lt;/key&gt;&lt;/foreign-keys&gt;&lt;ref-type name="Web Page"&gt;12&lt;/ref-type&gt;&lt;contributors&gt;&lt;authors&gt;&lt;author&gt;World Health Organisation&lt;/author&gt;&lt;/authors&gt;&lt;/contributors&gt;&lt;titles&gt;&lt;title&gt;Dengue and severe dengue fact sheets&lt;/title&gt;&lt;/titles&gt;&lt;dates&gt;&lt;year&gt;2020&lt;/year&gt;&lt;/dates&gt;&lt;urls&gt;&lt;related-urls&gt;&lt;url&gt;https://www.who.int/news-room/fact-sheets/detail/dengue-and-severe-dengue&lt;/url&gt;&lt;/related-urls&gt;&lt;/urls&gt;&lt;/record&gt;&lt;/Cite&gt;&lt;/EndNote&gt;</w:instrText>
            </w:r>
            <w:r>
              <w:fldChar w:fldCharType="separate"/>
            </w:r>
            <w:r w:rsidR="00791F84" w:rsidRPr="00791F84">
              <w:rPr>
                <w:noProof/>
                <w:vertAlign w:val="superscript"/>
              </w:rPr>
              <w:t>5</w:t>
            </w:r>
            <w:r>
              <w:fldChar w:fldCharType="end"/>
            </w:r>
          </w:p>
        </w:tc>
        <w:tc>
          <w:tcPr>
            <w:tcW w:w="2763" w:type="dxa"/>
          </w:tcPr>
          <w:p w14:paraId="6A8D9FE5" w14:textId="7D018B7A" w:rsidR="0022272F" w:rsidRDefault="0022272F" w:rsidP="0022272F">
            <w:r>
              <w:t xml:space="preserve">2 days before fever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0&lt;/Year&gt;&lt;RecNum&gt;89&lt;/RecNum&gt;&lt;DisplayText&gt;&lt;style face="superscript"&gt;5&lt;/style&gt;&lt;/DisplayText&gt;&lt;record&gt;&lt;rec-number&gt;77&lt;/rec-number&gt;&lt;foreign-keys&gt;&lt;key app="EN" db-id="trpvxe5ebad2f7eefdoxrz5oaff9atft9zzd" timestamp="1637200416"&gt;77&lt;/key&gt;&lt;/foreign-keys&gt;&lt;ref-type name="Web Page"&gt;12&lt;/ref-type&gt;&lt;contributors&gt;&lt;authors&gt;&lt;author&gt;World Health Organisation&lt;/author&gt;&lt;/authors&gt;&lt;/contributors&gt;&lt;titles&gt;&lt;title&gt;Dengue and severe dengue fact sheets&lt;/title&gt;&lt;/titles&gt;&lt;dates&gt;&lt;year&gt;2020&lt;/year&gt;&lt;/dates&gt;&lt;urls&gt;&lt;related-urls&gt;&lt;url&gt;https://www.who.int/news-room/fact-sheets/detail/dengue-and-severe-dengue&lt;/url&gt;&lt;/related-urls&gt;&lt;/urls&gt;&lt;/record&gt;&lt;/Cite&gt;&lt;/EndNote&gt;</w:instrText>
            </w:r>
            <w:r>
              <w:fldChar w:fldCharType="separate"/>
            </w:r>
            <w:r w:rsidR="00791F84" w:rsidRPr="00791F84">
              <w:rPr>
                <w:noProof/>
                <w:vertAlign w:val="superscript"/>
              </w:rPr>
              <w:t>5</w:t>
            </w:r>
            <w:r>
              <w:fldChar w:fldCharType="end"/>
            </w:r>
          </w:p>
        </w:tc>
        <w:tc>
          <w:tcPr>
            <w:tcW w:w="1350" w:type="dxa"/>
          </w:tcPr>
          <w:p w14:paraId="563BFDFD" w14:textId="389B1E2D" w:rsidR="0022272F" w:rsidRDefault="0022272F" w:rsidP="0022272F">
            <w:r>
              <w:t xml:space="preserve">10 (8-12)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0&lt;/Year&gt;&lt;RecNum&gt;89&lt;/RecNum&gt;&lt;DisplayText&gt;&lt;style face="superscript"&gt;5&lt;/style&gt;&lt;/DisplayText&gt;&lt;record&gt;&lt;rec-number&gt;77&lt;/rec-number&gt;&lt;foreign-keys&gt;&lt;key app="EN" db-id="trpvxe5ebad2f7eefdoxrz5oaff9atft9zzd" timestamp="1637200416"&gt;77&lt;/key&gt;&lt;/foreign-keys&gt;&lt;ref-type name="Web Page"&gt;12&lt;/ref-type&gt;&lt;contributors&gt;&lt;authors&gt;&lt;author&gt;World Health Organisation&lt;/author&gt;&lt;/authors&gt;&lt;/contributors&gt;&lt;titles&gt;&lt;title&gt;Dengue and severe dengue fact sheets&lt;/title&gt;&lt;/titles&gt;&lt;dates&gt;&lt;year&gt;2020&lt;/year&gt;&lt;/dates&gt;&lt;urls&gt;&lt;related-urls&gt;&lt;url&gt;https://www.who.int/news-room/fact-sheets/detail/dengue-and-severe-dengue&lt;/url&gt;&lt;/related-urls&gt;&lt;/urls&gt;&lt;/record&gt;&lt;/Cite&gt;&lt;/EndNote&gt;</w:instrText>
            </w:r>
            <w:r>
              <w:fldChar w:fldCharType="separate"/>
            </w:r>
            <w:r w:rsidR="00791F84" w:rsidRPr="00791F84">
              <w:rPr>
                <w:noProof/>
                <w:vertAlign w:val="superscript"/>
              </w:rPr>
              <w:t>5</w:t>
            </w:r>
            <w:r>
              <w:fldChar w:fldCharType="end"/>
            </w:r>
          </w:p>
        </w:tc>
        <w:tc>
          <w:tcPr>
            <w:tcW w:w="1260" w:type="dxa"/>
          </w:tcPr>
          <w:p w14:paraId="568BBF08" w14:textId="38448AF5" w:rsidR="0022272F" w:rsidRDefault="0022272F" w:rsidP="0022272F">
            <w:pPr>
              <w:rPr>
                <w:rFonts w:cstheme="minorHAnsi"/>
                <w:sz w:val="20"/>
                <w:szCs w:val="20"/>
              </w:rPr>
            </w:pPr>
            <w:r>
              <w:t>17</w:t>
            </w:r>
          </w:p>
        </w:tc>
      </w:tr>
      <w:tr w:rsidR="0022272F" w14:paraId="2F6F43FC" w14:textId="77777777" w:rsidTr="00ED1A24">
        <w:tc>
          <w:tcPr>
            <w:tcW w:w="1255" w:type="dxa"/>
          </w:tcPr>
          <w:p w14:paraId="2A5C5572" w14:textId="33498594" w:rsidR="0022272F" w:rsidRDefault="00791F84" w:rsidP="0022272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Ebola</w:t>
            </w:r>
          </w:p>
        </w:tc>
        <w:tc>
          <w:tcPr>
            <w:tcW w:w="1350" w:type="dxa"/>
          </w:tcPr>
          <w:p w14:paraId="3346B462" w14:textId="4C37C38D" w:rsidR="0022272F" w:rsidRPr="00791F84" w:rsidRDefault="00791F84" w:rsidP="0022272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0.0008</w:t>
            </w:r>
            <w:r>
              <w:rPr>
                <w:rFonts w:cstheme="minorHAnsi"/>
                <w:sz w:val="20"/>
                <w:szCs w:val="20"/>
              </w:rPr>
              <w:t xml:space="preserve"> </w:t>
            </w:r>
            <w:r>
              <w:rPr>
                <w:rFonts w:cstheme="minorHAnsi"/>
                <w:sz w:val="20"/>
                <w:szCs w:val="20"/>
              </w:rPr>
              <w:fldChar w:fldCharType="begin"/>
            </w:r>
            <w:r w:rsidR="00370879">
              <w:rPr>
                <w:rFonts w:cstheme="minorHAnsi"/>
                <w:sz w:val="20"/>
                <w:szCs w:val="20"/>
              </w:rPr>
              <w:instrText xml:space="preserve"> ADDIN EN.CITE &lt;EndNote&gt;&lt;Cite&gt;&lt;Author&gt;CDC&lt;/Author&gt;&lt;Year&gt;2021&lt;/Year&gt;&lt;RecNum&gt;265&lt;/RecNum&gt;&lt;DisplayText&gt;&lt;style face="superscript"&gt;6&lt;/style&gt;&lt;/DisplayText&gt;&lt;record&gt;&lt;rec-number&gt;78&lt;/rec-number&gt;&lt;foreign-keys&gt;&lt;key app="EN" db-id="trpvxe5ebad2f7eefdoxrz5oaff9atft9zzd" timestamp="1637200416"&gt;78&lt;/key&gt;&lt;/foreign-keys&gt;&lt;ref-type name="Web Page"&gt;12&lt;/ref-type&gt;&lt;contributors&gt;&lt;authors&gt;&lt;author&gt;Centers for Disease Control and Prevention CDC&lt;/author&gt;&lt;/authors&gt;&lt;/contributors&gt;&lt;titles&gt;&lt;title&gt;Ebola (Ebola Virus Disease)&lt;/title&gt;&lt;/titles&gt;&lt;volume&gt;2021&lt;/volume&gt;&lt;dates&gt;&lt;year&gt;2021&lt;/year&gt;&lt;/dates&gt;&lt;urls&gt;&lt;related-urls&gt;&lt;url&gt;https://www.cdc.gov/vhf/ebola/index.html&lt;/url&gt;&lt;/related-urls&gt;&lt;/urls&gt;&lt;/record&gt;&lt;/Cite&gt;&lt;/EndNote&gt;</w:instrText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Pr="00791F84">
              <w:rPr>
                <w:rFonts w:cstheme="minorHAnsi"/>
                <w:noProof/>
                <w:sz w:val="20"/>
                <w:szCs w:val="20"/>
                <w:vertAlign w:val="superscript"/>
              </w:rPr>
              <w:t>6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197" w:type="dxa"/>
          </w:tcPr>
          <w:p w14:paraId="3A82CF65" w14:textId="62F2E8C9" w:rsidR="0022272F" w:rsidRDefault="00791F84" w:rsidP="0022272F">
            <w:r>
              <w:t>9 (2-20)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265&lt;/RecNum&gt;&lt;DisplayText&gt;&lt;style face="superscript"&gt;6&lt;/style&gt;&lt;/DisplayText&gt;&lt;record&gt;&lt;rec-number&gt;78&lt;/rec-number&gt;&lt;foreign-keys&gt;&lt;key app="EN" db-id="trpvxe5ebad2f7eefdoxrz5oaff9atft9zzd" timestamp="1637200416"&gt;78&lt;/key&gt;&lt;/foreign-keys&gt;&lt;ref-type name="Web Page"&gt;12&lt;/ref-type&gt;&lt;contributors&gt;&lt;authors&gt;&lt;author&gt;Centers for Disease Control and Prevention CDC&lt;/author&gt;&lt;/authors&gt;&lt;/contributors&gt;&lt;titles&gt;&lt;title&gt;Ebola (Ebola Virus Disease)&lt;/title&gt;&lt;/titles&gt;&lt;volume&gt;2021&lt;/volume&gt;&lt;dates&gt;&lt;year&gt;2021&lt;/year&gt;&lt;/dates&gt;&lt;urls&gt;&lt;related-urls&gt;&lt;url&gt;https://www.cdc.gov/vhf/ebola/index.html&lt;/url&gt;&lt;/related-urls&gt;&lt;/urls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2763" w:type="dxa"/>
          </w:tcPr>
          <w:p w14:paraId="475B2D95" w14:textId="037BB928" w:rsidR="0022272F" w:rsidRDefault="00791F84" w:rsidP="0022272F">
            <w:r>
              <w:t xml:space="preserve">With onset of symptoms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265&lt;/RecNum&gt;&lt;DisplayText&gt;&lt;style face="superscript"&gt;6&lt;/style&gt;&lt;/DisplayText&gt;&lt;record&gt;&lt;rec-number&gt;78&lt;/rec-number&gt;&lt;foreign-keys&gt;&lt;key app="EN" db-id="trpvxe5ebad2f7eefdoxrz5oaff9atft9zzd" timestamp="1637200416"&gt;78&lt;/key&gt;&lt;/foreign-keys&gt;&lt;ref-type name="Web Page"&gt;12&lt;/ref-type&gt;&lt;contributors&gt;&lt;authors&gt;&lt;author&gt;Centers for Disease Control and Prevention CDC&lt;/author&gt;&lt;/authors&gt;&lt;/contributors&gt;&lt;titles&gt;&lt;title&gt;Ebola (Ebola Virus Disease)&lt;/title&gt;&lt;/titles&gt;&lt;volume&gt;2021&lt;/volume&gt;&lt;dates&gt;&lt;year&gt;2021&lt;/year&gt;&lt;/dates&gt;&lt;urls&gt;&lt;related-urls&gt;&lt;url&gt;https://www.cdc.gov/vhf/ebola/index.html&lt;/url&gt;&lt;/related-urls&gt;&lt;/urls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1350" w:type="dxa"/>
          </w:tcPr>
          <w:p w14:paraId="0FF08972" w14:textId="57E68315" w:rsidR="0022272F" w:rsidRDefault="00791F84" w:rsidP="0022272F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19D58580" w14:textId="3E5FB812" w:rsidR="0022272F" w:rsidRDefault="00791F84" w:rsidP="0022272F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15</w:t>
            </w:r>
          </w:p>
        </w:tc>
      </w:tr>
      <w:tr w:rsidR="00791F84" w14:paraId="07673661" w14:textId="77777777" w:rsidTr="00ED1A24">
        <w:tc>
          <w:tcPr>
            <w:tcW w:w="1255" w:type="dxa"/>
          </w:tcPr>
          <w:p w14:paraId="24B0D776" w14:textId="1126BB1B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EVA</w:t>
            </w:r>
          </w:p>
        </w:tc>
        <w:tc>
          <w:tcPr>
            <w:tcW w:w="1350" w:type="dxa"/>
          </w:tcPr>
          <w:p w14:paraId="2F4687D6" w14:textId="13FE096C" w:rsidR="00791F84" w:rsidRPr="00EC1208" w:rsidRDefault="00791F84" w:rsidP="00791F8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F1722C">
              <w:rPr>
                <w:b/>
                <w:bCs/>
              </w:rPr>
              <w:t>38</w:t>
            </w:r>
            <w:r>
              <w:t xml:space="preserve"> </w:t>
            </w:r>
            <w:r>
              <w:fldChar w:fldCharType="begin">
                <w:fldData xml:space="preserve">PEVuZE5vdGU+PENpdGU+PEF1dGhvcj5TaGk8L0F1dGhvcj48WWVhcj4yMDE4PC9ZZWFyPjxSZWNO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TaGk8L0F1dGhvcj48WWVhcj4yMDE4PC9ZZWFyPjxSZWNO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7,8</w:t>
            </w:r>
            <w:r>
              <w:fldChar w:fldCharType="end"/>
            </w:r>
          </w:p>
        </w:tc>
        <w:tc>
          <w:tcPr>
            <w:tcW w:w="1197" w:type="dxa"/>
          </w:tcPr>
          <w:p w14:paraId="3FD5D889" w14:textId="552F1772" w:rsidR="00791F84" w:rsidRDefault="00791F84" w:rsidP="00791F84">
            <w:r>
              <w:t xml:space="preserve">4 (3-6)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2763" w:type="dxa"/>
          </w:tcPr>
          <w:p w14:paraId="09E0D7AA" w14:textId="530E8643" w:rsidR="00791F84" w:rsidRDefault="00791F84" w:rsidP="00791F84">
            <w:r>
              <w:t xml:space="preserve">Within first week of symptoms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40&lt;/RecNum&gt;&lt;DisplayText&gt;&lt;style face="superscript"&gt;9&lt;/style&gt;&lt;/DisplayText&gt;&lt;record&gt;&lt;rec-number&gt;81&lt;/rec-number&gt;&lt;foreign-keys&gt;&lt;key app="EN" db-id="trpvxe5ebad2f7eefdoxrz5oaff9atft9zzd" timestamp="1637200416"&gt;81&lt;/key&gt;&lt;/foreign-keys&gt;&lt;ref-type name="Web Page"&gt;12&lt;/ref-type&gt;&lt;contributors&gt;&lt;authors&gt;&lt;author&gt;Centers for Disease Control and Prevention CDC&lt;/author&gt;&lt;/authors&gt;&lt;/contributors&gt;&lt;titles&gt;&lt;title&gt;HFMD&lt;/title&gt;&lt;/titles&gt;&lt;volume&gt;2021&lt;/volume&gt;&lt;dates&gt;&lt;year&gt;2021&lt;/year&gt;&lt;/dates&gt;&lt;urls&gt;&lt;related-urls&gt;&lt;url&gt;https://www.cdc.gov/hand-foot-mouth/about/transmission.html&lt;/url&gt;&lt;/related-urls&gt;&lt;/urls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  <w:tc>
          <w:tcPr>
            <w:tcW w:w="1350" w:type="dxa"/>
          </w:tcPr>
          <w:p w14:paraId="11BE4AB6" w14:textId="6F48986F" w:rsidR="00791F84" w:rsidRDefault="00791F84" w:rsidP="00791F84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4C44D333" w14:textId="349E55FF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t>7</w:t>
            </w:r>
          </w:p>
        </w:tc>
      </w:tr>
      <w:tr w:rsidR="00791F84" w14:paraId="15D495AA" w14:textId="77777777" w:rsidTr="00ED1A24">
        <w:tc>
          <w:tcPr>
            <w:tcW w:w="1255" w:type="dxa"/>
          </w:tcPr>
          <w:p w14:paraId="1D9DDB77" w14:textId="648CB56D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EVB</w:t>
            </w:r>
          </w:p>
        </w:tc>
        <w:tc>
          <w:tcPr>
            <w:tcW w:w="1350" w:type="dxa"/>
          </w:tcPr>
          <w:p w14:paraId="4BF92EDC" w14:textId="4E1D27B7" w:rsidR="00791F84" w:rsidRPr="00EC1208" w:rsidRDefault="00791F84" w:rsidP="00791F8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F1722C">
              <w:rPr>
                <w:b/>
                <w:bCs/>
              </w:rPr>
              <w:t>168</w:t>
            </w:r>
            <w:r>
              <w:t xml:space="preserve"> (-500) </w:t>
            </w:r>
            <w:r>
              <w:fldChar w:fldCharType="begin">
                <w:fldData xml:space="preserve">PEVuZE5vdGU+PENpdGU+PEF1dGhvcj5Ccm91d2VyPC9BdXRob3I+PFllYXI+MjAyMTwvWWVhcj48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Ccm91d2VyPC9BdXRob3I+PFllYXI+MjAyMTwvWWVhcj48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8,10</w:t>
            </w:r>
            <w:r>
              <w:fldChar w:fldCharType="end"/>
            </w:r>
          </w:p>
        </w:tc>
        <w:tc>
          <w:tcPr>
            <w:tcW w:w="1197" w:type="dxa"/>
          </w:tcPr>
          <w:p w14:paraId="31878477" w14:textId="326754DB" w:rsidR="00791F84" w:rsidRDefault="00791F84" w:rsidP="00791F84">
            <w:r>
              <w:t xml:space="preserve">4 (3-6)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2763" w:type="dxa"/>
          </w:tcPr>
          <w:p w14:paraId="36F19B34" w14:textId="0ED0EC10" w:rsidR="00791F84" w:rsidRDefault="00791F84" w:rsidP="00791F84">
            <w:r>
              <w:t xml:space="preserve">Within first week of symptoms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40&lt;/RecNum&gt;&lt;DisplayText&gt;&lt;style face="superscript"&gt;9&lt;/style&gt;&lt;/DisplayText&gt;&lt;record&gt;&lt;rec-number&gt;81&lt;/rec-number&gt;&lt;foreign-keys&gt;&lt;key app="EN" db-id="trpvxe5ebad2f7eefdoxrz5oaff9atft9zzd" timestamp="1637200416"&gt;81&lt;/key&gt;&lt;/foreign-keys&gt;&lt;ref-type name="Web Page"&gt;12&lt;/ref-type&gt;&lt;contributors&gt;&lt;authors&gt;&lt;author&gt;Centers for Disease Control and Prevention CDC&lt;/author&gt;&lt;/authors&gt;&lt;/contributors&gt;&lt;titles&gt;&lt;title&gt;HFMD&lt;/title&gt;&lt;/titles&gt;&lt;volume&gt;2021&lt;/volume&gt;&lt;dates&gt;&lt;year&gt;2021&lt;/year&gt;&lt;/dates&gt;&lt;urls&gt;&lt;related-urls&gt;&lt;url&gt;https://www.cdc.gov/hand-foot-mouth/about/transmission.html&lt;/url&gt;&lt;/related-urls&gt;&lt;/urls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  <w:tc>
          <w:tcPr>
            <w:tcW w:w="1350" w:type="dxa"/>
          </w:tcPr>
          <w:p w14:paraId="6DDBE8CA" w14:textId="4F0CD13C" w:rsidR="00791F84" w:rsidRDefault="00791F84" w:rsidP="00791F84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287E717D" w14:textId="349F32B6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t>7</w:t>
            </w:r>
          </w:p>
        </w:tc>
      </w:tr>
      <w:tr w:rsidR="00791F84" w14:paraId="07C9F324" w14:textId="77777777" w:rsidTr="00ED1A24">
        <w:tc>
          <w:tcPr>
            <w:tcW w:w="1255" w:type="dxa"/>
          </w:tcPr>
          <w:p w14:paraId="4E702B77" w14:textId="1A221763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EVC</w:t>
            </w:r>
          </w:p>
        </w:tc>
        <w:tc>
          <w:tcPr>
            <w:tcW w:w="1350" w:type="dxa"/>
          </w:tcPr>
          <w:p w14:paraId="404050D8" w14:textId="3173A51A" w:rsidR="00791F84" w:rsidRPr="00EC1208" w:rsidRDefault="00791F84" w:rsidP="00791F8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53D7B">
              <w:rPr>
                <w:b/>
                <w:bCs/>
              </w:rPr>
              <w:t>26</w:t>
            </w:r>
            <w:r>
              <w:t xml:space="preserve"> (-100) </w:t>
            </w:r>
            <w:r>
              <w:fldChar w:fldCharType="begin">
                <w:fldData xml:space="preserve">PEVuZE5vdGU+PENpdGU+PEF1dGhvcj5Ccm91d2VyPC9BdXRob3I+PFllYXI+MjAyMTwvWWVhcj48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Ccm91d2VyPC9BdXRob3I+PFllYXI+MjAyMTwvWWVhcj48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8,10</w:t>
            </w:r>
            <w:r>
              <w:fldChar w:fldCharType="end"/>
            </w:r>
          </w:p>
        </w:tc>
        <w:tc>
          <w:tcPr>
            <w:tcW w:w="1197" w:type="dxa"/>
          </w:tcPr>
          <w:p w14:paraId="7E6A356C" w14:textId="1D119F13" w:rsidR="00791F84" w:rsidRDefault="00791F84" w:rsidP="00791F84">
            <w:r>
              <w:t xml:space="preserve">4 (3-6)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2763" w:type="dxa"/>
          </w:tcPr>
          <w:p w14:paraId="4B9070F6" w14:textId="74AA1FEC" w:rsidR="00791F84" w:rsidRDefault="00791F84" w:rsidP="00791F84">
            <w:r>
              <w:t xml:space="preserve">Within first week of symptoms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40&lt;/RecNum&gt;&lt;DisplayText&gt;&lt;style face="superscript"&gt;9&lt;/style&gt;&lt;/DisplayText&gt;&lt;record&gt;&lt;rec-number&gt;81&lt;/rec-number&gt;&lt;foreign-keys&gt;&lt;key app="EN" db-id="trpvxe5ebad2f7eefdoxrz5oaff9atft9zzd" timestamp="1637200416"&gt;81&lt;/key&gt;&lt;/foreign-keys&gt;&lt;ref-type name="Web Page"&gt;12&lt;/ref-type&gt;&lt;contributors&gt;&lt;authors&gt;&lt;author&gt;Centers for Disease Control and Prevention CDC&lt;/author&gt;&lt;/authors&gt;&lt;/contributors&gt;&lt;titles&gt;&lt;title&gt;HFMD&lt;/title&gt;&lt;/titles&gt;&lt;volume&gt;2021&lt;/volume&gt;&lt;dates&gt;&lt;year&gt;2021&lt;/year&gt;&lt;/dates&gt;&lt;urls&gt;&lt;related-urls&gt;&lt;url&gt;https://www.cdc.gov/hand-foot-mouth/about/transmission.html&lt;/url&gt;&lt;/related-urls&gt;&lt;/urls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  <w:tc>
          <w:tcPr>
            <w:tcW w:w="1350" w:type="dxa"/>
          </w:tcPr>
          <w:p w14:paraId="7F4A699A" w14:textId="39C3CED4" w:rsidR="00791F84" w:rsidRDefault="00791F84" w:rsidP="00791F84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64C229C9" w14:textId="2DD4BD25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t>7</w:t>
            </w:r>
          </w:p>
        </w:tc>
      </w:tr>
      <w:tr w:rsidR="00791F84" w14:paraId="385A1A9D" w14:textId="77777777" w:rsidTr="00ED1A24">
        <w:tc>
          <w:tcPr>
            <w:tcW w:w="1255" w:type="dxa"/>
          </w:tcPr>
          <w:p w14:paraId="69816DDD" w14:textId="55690A9C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EVD</w:t>
            </w:r>
          </w:p>
        </w:tc>
        <w:tc>
          <w:tcPr>
            <w:tcW w:w="1350" w:type="dxa"/>
          </w:tcPr>
          <w:p w14:paraId="2560A38F" w14:textId="450B18C5" w:rsidR="00791F84" w:rsidRPr="00EC1208" w:rsidRDefault="00791F84" w:rsidP="00791F8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53D7B">
              <w:rPr>
                <w:b/>
                <w:bCs/>
              </w:rPr>
              <w:t>7</w:t>
            </w:r>
            <w:r>
              <w:t xml:space="preserve"> (-70) </w:t>
            </w:r>
            <w:r>
              <w:fldChar w:fldCharType="begin">
                <w:fldData xml:space="preserve">PEVuZE5vdGU+PENpdGU+PEF1dGhvcj5Ccm91d2VyPC9BdXRob3I+PFllYXI+MjAyMTwvWWVhcj48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Ccm91d2VyPC9BdXRob3I+PFllYXI+MjAyMTwvWWVhcj48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8,10</w:t>
            </w:r>
            <w:r>
              <w:fldChar w:fldCharType="end"/>
            </w:r>
          </w:p>
        </w:tc>
        <w:tc>
          <w:tcPr>
            <w:tcW w:w="1197" w:type="dxa"/>
          </w:tcPr>
          <w:p w14:paraId="076F6A7D" w14:textId="2E88CF5C" w:rsidR="00791F84" w:rsidRDefault="00791F84" w:rsidP="00791F84">
            <w:r>
              <w:t xml:space="preserve">4 (3-6)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2763" w:type="dxa"/>
          </w:tcPr>
          <w:p w14:paraId="5854E01A" w14:textId="64340C9F" w:rsidR="00791F84" w:rsidRDefault="00791F84" w:rsidP="00791F84">
            <w:r>
              <w:t xml:space="preserve">Within first week of symptoms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40&lt;/RecNum&gt;&lt;DisplayText&gt;&lt;style face="superscript"&gt;9&lt;/style&gt;&lt;/DisplayText&gt;&lt;record&gt;&lt;rec-number&gt;81&lt;/rec-number&gt;&lt;foreign-keys&gt;&lt;key app="EN" db-id="trpvxe5ebad2f7eefdoxrz5oaff9atft9zzd" timestamp="1637200416"&gt;81&lt;/key&gt;&lt;/foreign-keys&gt;&lt;ref-type name="Web Page"&gt;12&lt;/ref-type&gt;&lt;contributors&gt;&lt;authors&gt;&lt;author&gt;Centers for Disease Control and Prevention CDC&lt;/author&gt;&lt;/authors&gt;&lt;/contributors&gt;&lt;titles&gt;&lt;title&gt;HFMD&lt;/title&gt;&lt;/titles&gt;&lt;volume&gt;2021&lt;/volume&gt;&lt;dates&gt;&lt;year&gt;2021&lt;/year&gt;&lt;/dates&gt;&lt;urls&gt;&lt;related-urls&gt;&lt;url&gt;https://www.cdc.gov/hand-foot-mouth/about/transmission.html&lt;/url&gt;&lt;/related-urls&gt;&lt;/urls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9</w:t>
            </w:r>
            <w:r>
              <w:fldChar w:fldCharType="end"/>
            </w:r>
          </w:p>
        </w:tc>
        <w:tc>
          <w:tcPr>
            <w:tcW w:w="1350" w:type="dxa"/>
          </w:tcPr>
          <w:p w14:paraId="4B26231B" w14:textId="27E2614D" w:rsidR="00791F84" w:rsidRDefault="00791F84" w:rsidP="00791F84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111D9E99" w14:textId="080EB667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t>7</w:t>
            </w:r>
          </w:p>
        </w:tc>
      </w:tr>
      <w:tr w:rsidR="00791F84" w14:paraId="44403E40" w14:textId="77777777" w:rsidTr="00ED1A24">
        <w:tc>
          <w:tcPr>
            <w:tcW w:w="1255" w:type="dxa"/>
          </w:tcPr>
          <w:p w14:paraId="73BBDA5D" w14:textId="78A2255D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Flu H3N2</w:t>
            </w:r>
          </w:p>
        </w:tc>
        <w:tc>
          <w:tcPr>
            <w:tcW w:w="1350" w:type="dxa"/>
          </w:tcPr>
          <w:p w14:paraId="08B5201E" w14:textId="1F145F5D" w:rsidR="00791F84" w:rsidRPr="00EC1208" w:rsidRDefault="00791F84" w:rsidP="00791F84">
            <w:pPr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b/>
                <w:bCs/>
              </w:rPr>
              <w:t>780</w:t>
            </w:r>
            <w:r>
              <w:t xml:space="preserve"> </w:t>
            </w:r>
            <w:r>
              <w:fldChar w:fldCharType="begin"/>
            </w:r>
            <w:r w:rsidR="00370879">
              <w:instrText xml:space="preserve"> ADDIN EN.CITE &lt;EndNote&gt;&lt;Cite&gt;&lt;Author&gt;Peteranderl&lt;/Author&gt;&lt;Year&gt;2016&lt;/Year&gt;&lt;RecNum&gt;138&lt;/RecNum&gt;&lt;DisplayText&gt;&lt;style face="superscript"&gt;11&lt;/style&gt;&lt;/DisplayText&gt;&lt;record&gt;&lt;rec-number&gt;82&lt;/rec-number&gt;&lt;foreign-keys&gt;&lt;key app="EN" db-id="trpvxe5ebad2f7eefdoxrz5oaff9atft9zzd" timestamp="1637200416"&gt;82&lt;/key&gt;&lt;/foreign-keys&gt;&lt;ref-type name="Journal Article"&gt;17&lt;/ref-type&gt;&lt;contributors&gt;&lt;authors&gt;&lt;author&gt;Peteranderl, C.&lt;/author&gt;&lt;author&gt;Herold, S.&lt;/author&gt;&lt;author&gt;Schmoldt, C.&lt;/author&gt;&lt;/authors&gt;&lt;/contributors&gt;&lt;auth-address&gt;Department of Internal Medicine II, University of Giessen and Marburg Lung Center (UGMLC), Giessen, Germany.&lt;/auth-address&gt;&lt;titles&gt;&lt;title&gt;Human Influenza Virus Infections&lt;/title&gt;&lt;secondary-title&gt;Semin Respir Crit Care Med&lt;/secondary-title&gt;&lt;/titles&gt;&lt;periodical&gt;&lt;full-title&gt;Semin Respir Crit Care Med&lt;/full-title&gt;&lt;/periodical&gt;&lt;pages&gt;487-500&lt;/pages&gt;&lt;volume&gt;37&lt;/volume&gt;&lt;number&gt;4&lt;/number&gt;&lt;edition&gt;2016/08/04&lt;/edition&gt;&lt;keywords&gt;&lt;keyword&gt;Antiviral Agents/therapeutic use&lt;/keyword&gt;&lt;keyword&gt;Disease Progression&lt;/keyword&gt;&lt;keyword&gt;Humans&lt;/keyword&gt;&lt;keyword&gt;Influenza Vaccines&lt;/keyword&gt;&lt;keyword&gt;Influenza, Human/epidemiology/prevention &amp;amp; control/*virology&lt;/keyword&gt;&lt;keyword&gt;*Influenzavirus A&lt;/keyword&gt;&lt;keyword&gt;Pandemics&lt;/keyword&gt;&lt;/keywords&gt;&lt;dates&gt;&lt;year&gt;2016&lt;/year&gt;&lt;pub-dates&gt;&lt;date&gt;Aug&lt;/date&gt;&lt;/pub-dates&gt;&lt;/dates&gt;&lt;isbn&gt;1069-3424 (Print)&amp;#xD;1069-3424&lt;/isbn&gt;&lt;accession-num&gt;27486731&lt;/accession-num&gt;&lt;urls&gt;&lt;/urls&gt;&lt;custom2&gt;PMC7174870&lt;/custom2&gt;&lt;electronic-resource-num&gt;10.1055/s-0036-1584801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11</w:t>
            </w:r>
            <w:r>
              <w:fldChar w:fldCharType="end"/>
            </w:r>
          </w:p>
        </w:tc>
        <w:tc>
          <w:tcPr>
            <w:tcW w:w="1197" w:type="dxa"/>
          </w:tcPr>
          <w:p w14:paraId="279DDBF8" w14:textId="4B28911A" w:rsidR="00791F84" w:rsidRDefault="00791F84" w:rsidP="00791F84">
            <w:r>
              <w:t>2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39&lt;/RecNum&gt;&lt;DisplayText&gt;&lt;style face="superscript"&gt;12&lt;/style&gt;&lt;/DisplayText&gt;&lt;record&gt;&lt;rec-number&gt;83&lt;/rec-number&gt;&lt;foreign-keys&gt;&lt;key app="EN" db-id="trpvxe5ebad2f7eefdoxrz5oaff9atft9zzd" timestamp="1637200416"&gt;83&lt;/key&gt;&lt;/foreign-keys&gt;&lt;ref-type name="Web Page"&gt;12&lt;/ref-type&gt;&lt;contributors&gt;&lt;authors&gt;&lt;author&gt;Centers for Disease Control and Prevention CDC&lt;/author&gt;&lt;/authors&gt;&lt;/contributors&gt;&lt;titles&gt;&lt;title&gt;Influenza&lt;/title&gt;&lt;/titles&gt;&lt;volume&gt;2021&lt;/volume&gt;&lt;dates&gt;&lt;year&gt;2021&lt;/year&gt;&lt;/dates&gt;&lt;urls&gt;&lt;related-urls&gt;&lt;url&gt;https://www.cdc.gov/flu/index.htm&lt;/url&gt;&lt;/related-urls&gt;&lt;/urls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12</w:t>
            </w:r>
            <w:r>
              <w:fldChar w:fldCharType="end"/>
            </w:r>
          </w:p>
        </w:tc>
        <w:tc>
          <w:tcPr>
            <w:tcW w:w="2763" w:type="dxa"/>
          </w:tcPr>
          <w:p w14:paraId="6E0C6DFE" w14:textId="4AA19008" w:rsidR="00791F84" w:rsidRDefault="00791F84" w:rsidP="00791F84">
            <w:r>
              <w:t>3-4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39&lt;/RecNum&gt;&lt;DisplayText&gt;&lt;style face="superscript"&gt;12&lt;/style&gt;&lt;/DisplayText&gt;&lt;record&gt;&lt;rec-number&gt;83&lt;/rec-number&gt;&lt;foreign-keys&gt;&lt;key app="EN" db-id="trpvxe5ebad2f7eefdoxrz5oaff9atft9zzd" timestamp="1637200416"&gt;83&lt;/key&gt;&lt;/foreign-keys&gt;&lt;ref-type name="Web Page"&gt;12&lt;/ref-type&gt;&lt;contributors&gt;&lt;authors&gt;&lt;author&gt;Centers for Disease Control and Prevention CDC&lt;/author&gt;&lt;/authors&gt;&lt;/contributors&gt;&lt;titles&gt;&lt;title&gt;Influenza&lt;/title&gt;&lt;/titles&gt;&lt;volume&gt;2021&lt;/volume&gt;&lt;dates&gt;&lt;year&gt;2021&lt;/year&gt;&lt;/dates&gt;&lt;urls&gt;&lt;related-urls&gt;&lt;url&gt;https://www.cdc.gov/flu/index.htm&lt;/url&gt;&lt;/related-urls&gt;&lt;/urls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12</w:t>
            </w:r>
            <w:r>
              <w:fldChar w:fldCharType="end"/>
            </w:r>
          </w:p>
        </w:tc>
        <w:tc>
          <w:tcPr>
            <w:tcW w:w="1350" w:type="dxa"/>
          </w:tcPr>
          <w:p w14:paraId="6DE48C40" w14:textId="710420E0" w:rsidR="00791F84" w:rsidRDefault="00ED1A24" w:rsidP="00791F84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73E57180" w14:textId="4BFE9A6A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t>5</w:t>
            </w:r>
          </w:p>
        </w:tc>
      </w:tr>
      <w:tr w:rsidR="00791F84" w14:paraId="66CB56B6" w14:textId="77777777" w:rsidTr="00ED1A24">
        <w:tc>
          <w:tcPr>
            <w:tcW w:w="1255" w:type="dxa"/>
          </w:tcPr>
          <w:p w14:paraId="6FA0F5BD" w14:textId="7DD89A03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HCV</w:t>
            </w:r>
          </w:p>
        </w:tc>
        <w:tc>
          <w:tcPr>
            <w:tcW w:w="1350" w:type="dxa"/>
          </w:tcPr>
          <w:p w14:paraId="0D00415C" w14:textId="2D3A92B5" w:rsidR="00791F84" w:rsidRPr="00EC1208" w:rsidRDefault="00791F84" w:rsidP="00791F8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D97843">
              <w:rPr>
                <w:b/>
                <w:bCs/>
              </w:rPr>
              <w:t>1.75</w:t>
            </w:r>
            <w:r>
              <w:t xml:space="preserve">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0&lt;/Year&gt;&lt;RecNum&gt;68&lt;/RecNum&gt;&lt;DisplayText&gt;&lt;style face="superscript"&gt;13&lt;/style&gt;&lt;/DisplayText&gt;&lt;record&gt;&lt;rec-number&gt;84&lt;/rec-number&gt;&lt;foreign-keys&gt;&lt;key app="EN" db-id="trpvxe5ebad2f7eefdoxrz5oaff9atft9zzd" timestamp="1637200417"&gt;84&lt;/key&gt;&lt;/foreign-keys&gt;&lt;ref-type name="Web Page"&gt;12&lt;/ref-type&gt;&lt;contributors&gt;&lt;authors&gt;&lt;author&gt;World Health Organisation&lt;/author&gt;&lt;/authors&gt;&lt;/contributors&gt;&lt;titles&gt;&lt;title&gt;Hepatitis C fact sheets&lt;/title&gt;&lt;/titles&gt;&lt;dates&gt;&lt;year&gt;2020&lt;/year&gt;&lt;/dates&gt;&lt;urls&gt;&lt;related-urls&gt;&lt;url&gt;https://www.who.int/news-room/fact-sheets/detail/hepatitis-c&lt;/url&gt;&lt;/related-urls&gt;&lt;/urls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13</w:t>
            </w:r>
            <w:r>
              <w:fldChar w:fldCharType="end"/>
            </w:r>
          </w:p>
        </w:tc>
        <w:tc>
          <w:tcPr>
            <w:tcW w:w="1197" w:type="dxa"/>
          </w:tcPr>
          <w:p w14:paraId="5DD816E6" w14:textId="598D86F4" w:rsidR="00791F84" w:rsidRDefault="00791F84" w:rsidP="00791F84">
            <w:r>
              <w:t>60 (14-180)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0&lt;/Year&gt;&lt;RecNum&gt;68&lt;/RecNum&gt;&lt;DisplayText&gt;&lt;style face="superscript"&gt;13&lt;/style&gt;&lt;/DisplayText&gt;&lt;record&gt;&lt;rec-number&gt;84&lt;/rec-number&gt;&lt;foreign-keys&gt;&lt;key app="EN" db-id="trpvxe5ebad2f7eefdoxrz5oaff9atft9zzd" timestamp="1637200417"&gt;84&lt;/key&gt;&lt;/foreign-keys&gt;&lt;ref-type name="Web Page"&gt;12&lt;/ref-type&gt;&lt;contributors&gt;&lt;authors&gt;&lt;author&gt;World Health Organisation&lt;/author&gt;&lt;/authors&gt;&lt;/contributors&gt;&lt;titles&gt;&lt;title&gt;Hepatitis C fact sheets&lt;/title&gt;&lt;/titles&gt;&lt;dates&gt;&lt;year&gt;2020&lt;/year&gt;&lt;/dates&gt;&lt;urls&gt;&lt;related-urls&gt;&lt;url&gt;https://www.who.int/news-room/fact-sheets/detail/hepatitis-c&lt;/url&gt;&lt;/related-urls&gt;&lt;/urls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13</w:t>
            </w:r>
            <w:r>
              <w:fldChar w:fldCharType="end"/>
            </w:r>
          </w:p>
        </w:tc>
        <w:tc>
          <w:tcPr>
            <w:tcW w:w="2763" w:type="dxa"/>
          </w:tcPr>
          <w:p w14:paraId="45F36366" w14:textId="16E0356E" w:rsidR="00791F84" w:rsidRDefault="00791F84" w:rsidP="00791F84">
            <w:r>
              <w:t>After incubation period</w:t>
            </w:r>
          </w:p>
        </w:tc>
        <w:tc>
          <w:tcPr>
            <w:tcW w:w="1350" w:type="dxa"/>
          </w:tcPr>
          <w:p w14:paraId="253924D6" w14:textId="466E2284" w:rsidR="00791F84" w:rsidRDefault="00ED1A24" w:rsidP="00791F84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1C46E4FC" w14:textId="326E8AE3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t>180</w:t>
            </w:r>
          </w:p>
        </w:tc>
      </w:tr>
      <w:tr w:rsidR="00791F84" w14:paraId="493AB72E" w14:textId="77777777" w:rsidTr="00ED1A24">
        <w:tc>
          <w:tcPr>
            <w:tcW w:w="1255" w:type="dxa"/>
          </w:tcPr>
          <w:p w14:paraId="296FA8E5" w14:textId="6C4F9C5A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HDV</w:t>
            </w:r>
          </w:p>
        </w:tc>
        <w:tc>
          <w:tcPr>
            <w:tcW w:w="1350" w:type="dxa"/>
          </w:tcPr>
          <w:p w14:paraId="3BAF1CDA" w14:textId="4CAC7428" w:rsidR="00791F84" w:rsidRPr="00EC1208" w:rsidRDefault="00791F84" w:rsidP="00791F8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510144">
              <w:rPr>
                <w:b/>
                <w:bCs/>
              </w:rPr>
              <w:t>1</w:t>
            </w:r>
            <w:r>
              <w:t xml:space="preserve"> (</w:t>
            </w:r>
            <w:proofErr w:type="spellStart"/>
            <w:r>
              <w:t>estim</w:t>
            </w:r>
            <w:proofErr w:type="spellEnd"/>
            <w:r>
              <w:t>. Based on preval.</w:t>
            </w:r>
            <w:r>
              <w:fldChar w:fldCharType="begin">
                <w:fldData xml:space="preserve">PEVuZE5vdGU+PENpdGU+PEF1dGhvcj5MZW1wcDwvQXV0aG9yPjxZZWFyPjIwMTY8L1llYXI+PFJl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MZW1wcDwvQXV0aG9yPjxZZWFyPjIwMTY8L1llYXI+PFJl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14</w:t>
            </w:r>
            <w:r>
              <w:fldChar w:fldCharType="end"/>
            </w:r>
            <w:r>
              <w:t>)</w:t>
            </w:r>
          </w:p>
        </w:tc>
        <w:tc>
          <w:tcPr>
            <w:tcW w:w="1197" w:type="dxa"/>
          </w:tcPr>
          <w:p w14:paraId="47F2B1DC" w14:textId="469E610C" w:rsidR="00791F84" w:rsidRDefault="00791F84" w:rsidP="00791F84">
            <w:r>
              <w:t xml:space="preserve">14-60 </w:t>
            </w:r>
            <w:r>
              <w:fldChar w:fldCharType="begin"/>
            </w:r>
            <w:r w:rsidR="00370879">
              <w:instrText xml:space="preserve"> ADDIN EN.CITE &lt;EndNote&gt;&lt;Cite&gt;&lt;Author&gt;Negro&lt;/Author&gt;&lt;Year&gt;2014&lt;/Year&gt;&lt;RecNum&gt;123&lt;/RecNum&gt;&lt;DisplayText&gt;&lt;style face="superscript"&gt;15&lt;/style&gt;&lt;/DisplayText&gt;&lt;record&gt;&lt;rec-number&gt;86&lt;/rec-number&gt;&lt;foreign-keys&gt;&lt;key app="EN" db-id="trpvxe5ebad2f7eefdoxrz5oaff9atft9zzd" timestamp="1637200417"&gt;86&lt;/key&gt;&lt;/foreign-keys&gt;&lt;ref-type name="Journal Article"&gt;17&lt;/ref-type&gt;&lt;contributors&gt;&lt;authors&gt;&lt;author&gt;Negro, F.&lt;/author&gt;&lt;/authors&gt;&lt;/contributors&gt;&lt;auth-address&gt;Division of Clinical Pathology and Division of Gastroenterology and Hepatology, University Hospital, 1211 Geneva 14, Switzerland.&lt;/auth-address&gt;&lt;titles&gt;&lt;title&gt;Hepatitis D virus coinfection and superinfection&lt;/title&gt;&lt;secondary-title&gt;Cold Spring Harb Perspect Med&lt;/secondary-title&gt;&lt;/titles&gt;&lt;periodical&gt;&lt;full-title&gt;Cold Spring Harb Perspect Med&lt;/full-title&gt;&lt;/periodical&gt;&lt;pages&gt;a021550&lt;/pages&gt;&lt;volume&gt;4&lt;/volume&gt;&lt;number&gt;11&lt;/number&gt;&lt;edition&gt;2014/11/05&lt;/edition&gt;&lt;keywords&gt;&lt;keyword&gt;Coinfection/*virology&lt;/keyword&gt;&lt;keyword&gt;Disease Progression&lt;/keyword&gt;&lt;keyword&gt;Hepatitis B/complications&lt;/keyword&gt;&lt;keyword&gt;Hepatitis D/*complications/etiology/virology&lt;/keyword&gt;&lt;keyword&gt;Hepatitis D, Chronic/complications/virology&lt;/keyword&gt;&lt;keyword&gt;Hepatitis Delta Virus&lt;/keyword&gt;&lt;keyword&gt;Humans&lt;/keyword&gt;&lt;keyword&gt;Superinfection/*virology&lt;/keyword&gt;&lt;/keywords&gt;&lt;dates&gt;&lt;year&gt;2014&lt;/year&gt;&lt;pub-dates&gt;&lt;date&gt;Nov 3&lt;/date&gt;&lt;/pub-dates&gt;&lt;/dates&gt;&lt;isbn&gt;2157-1422&lt;/isbn&gt;&lt;accession-num&gt;25368018&lt;/accession-num&gt;&lt;urls&gt;&lt;/urls&gt;&lt;custom2&gt;PMC4208707&lt;/custom2&gt;&lt;electronic-resource-num&gt;10.1101/cshperspect.a021550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791F84">
              <w:rPr>
                <w:noProof/>
                <w:vertAlign w:val="superscript"/>
              </w:rPr>
              <w:t>15</w:t>
            </w:r>
            <w:r>
              <w:fldChar w:fldCharType="end"/>
            </w:r>
          </w:p>
        </w:tc>
        <w:tc>
          <w:tcPr>
            <w:tcW w:w="2763" w:type="dxa"/>
          </w:tcPr>
          <w:p w14:paraId="449E1685" w14:textId="761CFBDE" w:rsidR="00791F84" w:rsidRDefault="00791F84" w:rsidP="00791F84">
            <w:r>
              <w:t>After incubation period</w:t>
            </w:r>
          </w:p>
        </w:tc>
        <w:tc>
          <w:tcPr>
            <w:tcW w:w="1350" w:type="dxa"/>
          </w:tcPr>
          <w:p w14:paraId="7FD2BEBC" w14:textId="0A2F0696" w:rsidR="00791F84" w:rsidRDefault="00ED1A24" w:rsidP="00791F84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52EC2B01" w14:textId="50F76F81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t>150</w:t>
            </w:r>
          </w:p>
        </w:tc>
      </w:tr>
      <w:tr w:rsidR="00791F84" w14:paraId="3B19476F" w14:textId="77777777" w:rsidTr="00ED1A24">
        <w:tc>
          <w:tcPr>
            <w:tcW w:w="1255" w:type="dxa"/>
          </w:tcPr>
          <w:p w14:paraId="6C92362D" w14:textId="6E663F95" w:rsid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HMPV</w:t>
            </w:r>
          </w:p>
        </w:tc>
        <w:tc>
          <w:tcPr>
            <w:tcW w:w="1350" w:type="dxa"/>
          </w:tcPr>
          <w:p w14:paraId="40354DB7" w14:textId="4B5C34E4" w:rsidR="00791F84" w:rsidRPr="00791F84" w:rsidRDefault="00791F84" w:rsidP="00791F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 xml:space="preserve">75 </w:t>
            </w:r>
            <w:r>
              <w:rPr>
                <w:rFonts w:cstheme="minorHAnsi"/>
                <w:b/>
                <w:bCs/>
                <w:sz w:val="20"/>
                <w:szCs w:val="20"/>
              </w:rPr>
              <w:fldChar w:fldCharType="begin"/>
            </w:r>
            <w:r w:rsidR="00370879">
              <w:rPr>
                <w:rFonts w:cstheme="minorHAnsi"/>
                <w:b/>
                <w:bCs/>
                <w:sz w:val="20"/>
                <w:szCs w:val="20"/>
              </w:rPr>
              <w:instrText xml:space="preserve"> ADDIN EN.CITE &lt;EndNote&gt;&lt;Cite&gt;&lt;Author&gt;Shafagati&lt;/Author&gt;&lt;Year&gt;2018&lt;/Year&gt;&lt;RecNum&gt;268&lt;/RecNum&gt;&lt;DisplayText&gt;&lt;style face="superscript"&gt;16&lt;/style&gt;&lt;/DisplayText&gt;&lt;record&gt;&lt;rec-number&gt;87&lt;/rec-number&gt;&lt;foreign-keys&gt;&lt;key app="EN" db-id="trpvxe5ebad2f7eefdoxrz5oaff9atft9zzd" timestamp="1637200417"&gt;87&lt;/key&gt;&lt;/foreign-keys&gt;&lt;ref-type name="Journal Article"&gt;17&lt;/ref-type&gt;&lt;contributors&gt;&lt;authors&gt;&lt;author&gt;Shafagati, N.&lt;/author&gt;&lt;author&gt;Williams, J.&lt;/author&gt;&lt;/authors&gt;&lt;/contributors&gt;&lt;auth-address&gt;Department of Pediatrics, University of Pittsburgh School of Medicine, Pittsburgh, PA, USA.&lt;/auth-address&gt;&lt;titles&gt;&lt;title&gt;Human metapneumovirus - what we know now&lt;/title&gt;&lt;secondary-title&gt;F1000Res&lt;/secondary-title&gt;&lt;/titles&gt;&lt;periodical&gt;&lt;full-title&gt;F1000Res&lt;/full-title&gt;&lt;/periodical&gt;&lt;pages&gt;135&lt;/pages&gt;&lt;volume&gt;7&lt;/volume&gt;&lt;edition&gt;2018/05/11&lt;/edition&gt;&lt;keywords&gt;&lt;keyword&gt;Viral pneumonia&lt;/keyword&gt;&lt;keyword&gt;acute respiratory infection&lt;/keyword&gt;&lt;keyword&gt;human metapneumovirus&lt;/keyword&gt;&lt;keyword&gt;Independent Data Monitoring Committee for GlaxoSmithKline. NS has no competing&lt;/keyword&gt;&lt;keyword&gt;interests.No competing interests were disclosed.No competing interests were&lt;/keyword&gt;&lt;keyword&gt;disclosed.&lt;/keyword&gt;&lt;/keywords&gt;&lt;dates&gt;&lt;year&gt;2018&lt;/year&gt;&lt;/dates&gt;&lt;isbn&gt;2046-1402 (Print)&amp;#xD;2046-1402&lt;/isbn&gt;&lt;accession-num&gt;29744035&lt;/accession-num&gt;&lt;urls&gt;&lt;/urls&gt;&lt;custom2&gt;PMC5795268&lt;/custom2&gt;&lt;electronic-resource-num&gt;10.12688/f1000research.12625.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theme="minorHAnsi"/>
                <w:b/>
                <w:bCs/>
                <w:sz w:val="20"/>
                <w:szCs w:val="20"/>
              </w:rPr>
              <w:fldChar w:fldCharType="separate"/>
            </w:r>
            <w:r w:rsidRPr="00791F84">
              <w:rPr>
                <w:rFonts w:cstheme="minorHAnsi"/>
                <w:b/>
                <w:bCs/>
                <w:noProof/>
                <w:sz w:val="20"/>
                <w:szCs w:val="20"/>
                <w:vertAlign w:val="superscript"/>
              </w:rPr>
              <w:t>16</w:t>
            </w:r>
            <w:r>
              <w:rPr>
                <w:rFonts w:cstheme="minorHAnsi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197" w:type="dxa"/>
          </w:tcPr>
          <w:p w14:paraId="57F33893" w14:textId="09C5554A" w:rsidR="00791F84" w:rsidRDefault="00FD7987" w:rsidP="00791F84">
            <w:r>
              <w:t>3-5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2763" w:type="dxa"/>
          </w:tcPr>
          <w:p w14:paraId="28CE4A1A" w14:textId="3F5F7090" w:rsidR="00791F84" w:rsidRDefault="00FD7987" w:rsidP="00791F84">
            <w:r>
              <w:t>Few days after incubation period</w:t>
            </w:r>
            <w:r>
              <w:fldChar w:fldCharType="begin">
                <w:fldData xml:space="preserve">PEVuZE5vdGU+PENpdGU+PEF1dGhvcj5TY2h1c3RlcjwvQXV0aG9yPjxZZWFyPjIwMTM8L1llYXI+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TY2h1c3RlcjwvQXV0aG9yPjxZZWFyPjIwMTM8L1llYXI+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17</w:t>
            </w:r>
            <w:r>
              <w:fldChar w:fldCharType="end"/>
            </w:r>
          </w:p>
        </w:tc>
        <w:tc>
          <w:tcPr>
            <w:tcW w:w="1350" w:type="dxa"/>
          </w:tcPr>
          <w:p w14:paraId="0CFD941A" w14:textId="491C59CB" w:rsidR="00791F84" w:rsidRDefault="00ED1A24" w:rsidP="00791F84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772755F3" w14:textId="03E5E530" w:rsidR="00791F84" w:rsidRDefault="00FD7987" w:rsidP="00791F8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7</w:t>
            </w:r>
          </w:p>
        </w:tc>
      </w:tr>
      <w:tr w:rsidR="00FD7987" w14:paraId="74216DBB" w14:textId="77777777" w:rsidTr="00ED1A24">
        <w:tc>
          <w:tcPr>
            <w:tcW w:w="1255" w:type="dxa"/>
          </w:tcPr>
          <w:p w14:paraId="53D6466A" w14:textId="4B15F59F" w:rsidR="00FD7987" w:rsidRDefault="00FD7987" w:rsidP="00FD798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HRSV</w:t>
            </w:r>
          </w:p>
        </w:tc>
        <w:tc>
          <w:tcPr>
            <w:tcW w:w="1350" w:type="dxa"/>
          </w:tcPr>
          <w:p w14:paraId="5E582939" w14:textId="053427E5" w:rsidR="00FD7987" w:rsidRPr="00EC1208" w:rsidRDefault="00FD7987" w:rsidP="00FD7987">
            <w:pPr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b/>
                <w:bCs/>
              </w:rPr>
              <w:t>64</w:t>
            </w:r>
            <w:r>
              <w:t xml:space="preserve"> </w:t>
            </w:r>
            <w:r>
              <w:fldChar w:fldCharType="begin"/>
            </w:r>
            <w:r w:rsidR="00370879">
              <w:instrText xml:space="preserve"> ADDIN EN.CITE &lt;EndNote&gt;&lt;Cite&gt;&lt;Author&gt;Krause&lt;/Author&gt;&lt;Year&gt;2018&lt;/Year&gt;&lt;RecNum&gt;125&lt;/RecNum&gt;&lt;DisplayText&gt;&lt;style face="superscript"&gt;18&lt;/style&gt;&lt;/DisplayText&gt;&lt;record&gt;&lt;rec-number&gt;89&lt;/rec-number&gt;&lt;foreign-keys&gt;&lt;key app="EN" db-id="trpvxe5ebad2f7eefdoxrz5oaff9atft9zzd" timestamp="1637200417"&gt;89&lt;/key&gt;&lt;/foreign-keys&gt;&lt;ref-type name="Journal Article"&gt;17&lt;/ref-type&gt;&lt;contributors&gt;&lt;authors&gt;&lt;author&gt;Krause, C. I.&lt;/author&gt;&lt;/authors&gt;&lt;/contributors&gt;&lt;auth-address&gt;Christine I. Krause is an NP and assistant professor at Saint Anthony College of Nursing, Rockford, Ill.&lt;/auth-address&gt;&lt;titles&gt;&lt;title&gt;The ABCs of RSV&lt;/title&gt;&lt;secondary-title&gt;Nurse Pract&lt;/secondary-title&gt;&lt;/titles&gt;&lt;periodical&gt;&lt;full-title&gt;Nurse Pract&lt;/full-title&gt;&lt;/periodical&gt;&lt;pages&gt;20-26&lt;/pages&gt;&lt;volume&gt;43&lt;/volume&gt;&lt;number&gt;9&lt;/number&gt;&lt;edition&gt;2018/08/23&lt;/edition&gt;&lt;keywords&gt;&lt;keyword&gt;Coinfection&lt;/keyword&gt;&lt;keyword&gt;Diagnostic Tests, Routine&lt;/keyword&gt;&lt;keyword&gt;Humans&lt;/keyword&gt;&lt;keyword&gt;*Practice Guidelines as Topic&lt;/keyword&gt;&lt;keyword&gt;Respiratory Syncytial Virus Infections/*diagnosis/physiopathology/prevention &amp;amp;&lt;/keyword&gt;&lt;keyword&gt;control/*therapy&lt;/keyword&gt;&lt;keyword&gt;Risk Factors&lt;/keyword&gt;&lt;keyword&gt;Severity of Illness Index&lt;/keyword&gt;&lt;/keywords&gt;&lt;dates&gt;&lt;year&gt;2018&lt;/year&gt;&lt;pub-dates&gt;&lt;date&gt;Sep&lt;/date&gt;&lt;/pub-dates&gt;&lt;/dates&gt;&lt;isbn&gt;0361-1817&lt;/isbn&gt;&lt;accession-num&gt;30134433&lt;/accession-num&gt;&lt;urls&gt;&lt;/urls&gt;&lt;electronic-resource-num&gt;10.1097/01.Npr.0000544277.74514.55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18</w:t>
            </w:r>
            <w:r>
              <w:fldChar w:fldCharType="end"/>
            </w:r>
          </w:p>
        </w:tc>
        <w:tc>
          <w:tcPr>
            <w:tcW w:w="1197" w:type="dxa"/>
          </w:tcPr>
          <w:p w14:paraId="77324BF1" w14:textId="0C4C565E" w:rsidR="00FD7987" w:rsidRDefault="00FD7987" w:rsidP="00FD7987">
            <w:r>
              <w:t xml:space="preserve">5 (2-8) </w:t>
            </w:r>
            <w:r>
              <w:fldChar w:fldCharType="begin"/>
            </w:r>
            <w:r w:rsidR="00370879">
              <w:instrText xml:space="preserve"> ADDIN EN.CITE &lt;EndNote&gt;&lt;Cite&gt;&lt;Author&gt;Krause&lt;/Author&gt;&lt;Year&gt;2018&lt;/Year&gt;&lt;RecNum&gt;125&lt;/RecNum&gt;&lt;DisplayText&gt;&lt;style face="superscript"&gt;18&lt;/style&gt;&lt;/DisplayText&gt;&lt;record&gt;&lt;rec-number&gt;89&lt;/rec-number&gt;&lt;foreign-keys&gt;&lt;key app="EN" db-id="trpvxe5ebad2f7eefdoxrz5oaff9atft9zzd" timestamp="1637200417"&gt;89&lt;/key&gt;&lt;/foreign-keys&gt;&lt;ref-type name="Journal Article"&gt;17&lt;/ref-type&gt;&lt;contributors&gt;&lt;authors&gt;&lt;author&gt;Krause, C. I.&lt;/author&gt;&lt;/authors&gt;&lt;/contributors&gt;&lt;auth-address&gt;Christine I. Krause is an NP and assistant professor at Saint Anthony College of Nursing, Rockford, Ill.&lt;/auth-address&gt;&lt;titles&gt;&lt;title&gt;The ABCs of RSV&lt;/title&gt;&lt;secondary-title&gt;Nurse Pract&lt;/secondary-title&gt;&lt;/titles&gt;&lt;periodical&gt;&lt;full-title&gt;Nurse Pract&lt;/full-title&gt;&lt;/periodical&gt;&lt;pages&gt;20-26&lt;/pages&gt;&lt;volume&gt;43&lt;/volume&gt;&lt;number&gt;9&lt;/number&gt;&lt;edition&gt;2018/08/23&lt;/edition&gt;&lt;keywords&gt;&lt;keyword&gt;Coinfection&lt;/keyword&gt;&lt;keyword&gt;Diagnostic Tests, Routine&lt;/keyword&gt;&lt;keyword&gt;Humans&lt;/keyword&gt;&lt;keyword&gt;*Practice Guidelines as Topic&lt;/keyword&gt;&lt;keyword&gt;Respiratory Syncytial Virus Infections/*diagnosis/physiopathology/prevention &amp;amp;&lt;/keyword&gt;&lt;keyword&gt;control/*therapy&lt;/keyword&gt;&lt;keyword&gt;Risk Factors&lt;/keyword&gt;&lt;keyword&gt;Severity of Illness Index&lt;/keyword&gt;&lt;/keywords&gt;&lt;dates&gt;&lt;year&gt;2018&lt;/year&gt;&lt;pub-dates&gt;&lt;date&gt;Sep&lt;/date&gt;&lt;/pub-dates&gt;&lt;/dates&gt;&lt;isbn&gt;0361-1817&lt;/isbn&gt;&lt;accession-num&gt;30134433&lt;/accession-num&gt;&lt;urls&gt;&lt;/urls&gt;&lt;electronic-resource-num&gt;10.1097/01.Npr.0000544277.74514.55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18</w:t>
            </w:r>
            <w:r>
              <w:fldChar w:fldCharType="end"/>
            </w:r>
          </w:p>
        </w:tc>
        <w:tc>
          <w:tcPr>
            <w:tcW w:w="2763" w:type="dxa"/>
          </w:tcPr>
          <w:p w14:paraId="5F984D64" w14:textId="3955263B" w:rsidR="00FD7987" w:rsidRDefault="00FD7987" w:rsidP="00FD7987">
            <w:r>
              <w:t xml:space="preserve">7 days post symptoms </w:t>
            </w:r>
            <w:r>
              <w:fldChar w:fldCharType="begin">
                <w:fldData xml:space="preserve">PEVuZE5vdGU+PENpdGU+PEF1dGhvcj5UYWtleWFtYTwvQXV0aG9yPjxZZWFyPjIwMTY8L1llYXI+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UYWtleWFtYTwvQXV0aG9yPjxZZWFyPjIwMTY8L1llYXI+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19</w:t>
            </w:r>
            <w:r>
              <w:fldChar w:fldCharType="end"/>
            </w:r>
          </w:p>
        </w:tc>
        <w:tc>
          <w:tcPr>
            <w:tcW w:w="1350" w:type="dxa"/>
          </w:tcPr>
          <w:p w14:paraId="70DDE472" w14:textId="5FADAE84" w:rsidR="00FD7987" w:rsidRDefault="00ED1A24" w:rsidP="00FD7987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0B91D191" w14:textId="0D79AC7B" w:rsidR="00FD7987" w:rsidRDefault="00FD7987" w:rsidP="00FD7987">
            <w:pPr>
              <w:rPr>
                <w:rFonts w:cstheme="minorHAnsi"/>
                <w:sz w:val="20"/>
                <w:szCs w:val="20"/>
              </w:rPr>
            </w:pPr>
            <w:r>
              <w:t>12</w:t>
            </w:r>
          </w:p>
        </w:tc>
      </w:tr>
      <w:tr w:rsidR="00FD7987" w14:paraId="4649BB59" w14:textId="77777777" w:rsidTr="00ED1A24">
        <w:tc>
          <w:tcPr>
            <w:tcW w:w="1255" w:type="dxa"/>
          </w:tcPr>
          <w:p w14:paraId="417B98C4" w14:textId="0FDAB384" w:rsidR="00FD7987" w:rsidRDefault="00FD7987" w:rsidP="00FD798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HRV3</w:t>
            </w:r>
          </w:p>
        </w:tc>
        <w:tc>
          <w:tcPr>
            <w:tcW w:w="1350" w:type="dxa"/>
          </w:tcPr>
          <w:p w14:paraId="3DA07E88" w14:textId="0EDD20AC" w:rsidR="00FD7987" w:rsidRPr="00EC1208" w:rsidRDefault="00FD7987" w:rsidP="00FD7987">
            <w:pPr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b/>
                <w:bCs/>
              </w:rPr>
              <w:t>84</w:t>
            </w:r>
            <w:r>
              <w:t xml:space="preserve">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1197" w:type="dxa"/>
          </w:tcPr>
          <w:p w14:paraId="5122ED63" w14:textId="2BD4E6FE" w:rsidR="00FD7987" w:rsidRDefault="00FD7987" w:rsidP="00FD7987">
            <w:r>
              <w:t xml:space="preserve">2-6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2763" w:type="dxa"/>
          </w:tcPr>
          <w:p w14:paraId="43F9E1D4" w14:textId="08C3C29F" w:rsidR="00FD7987" w:rsidRDefault="00FD7987" w:rsidP="00FD7987">
            <w:r>
              <w:t xml:space="preserve">Day 2 post infection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1350" w:type="dxa"/>
          </w:tcPr>
          <w:p w14:paraId="64596D50" w14:textId="250CDBC4" w:rsidR="00FD7987" w:rsidRDefault="00ED1A24" w:rsidP="00FD7987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55C37419" w14:textId="1A21B156" w:rsidR="00FD7987" w:rsidRDefault="00FD7987" w:rsidP="00FD7987">
            <w:pPr>
              <w:rPr>
                <w:rFonts w:cstheme="minorHAnsi"/>
                <w:sz w:val="20"/>
                <w:szCs w:val="20"/>
              </w:rPr>
            </w:pPr>
            <w:r>
              <w:t>5</w:t>
            </w:r>
          </w:p>
        </w:tc>
      </w:tr>
      <w:tr w:rsidR="00FD7987" w14:paraId="7C4CA1A8" w14:textId="77777777" w:rsidTr="00ED1A24">
        <w:tc>
          <w:tcPr>
            <w:tcW w:w="1255" w:type="dxa"/>
          </w:tcPr>
          <w:p w14:paraId="15A51E20" w14:textId="6EB320E7" w:rsidR="00FD7987" w:rsidRDefault="00FD7987" w:rsidP="00FD798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ERS</w:t>
            </w:r>
          </w:p>
        </w:tc>
        <w:tc>
          <w:tcPr>
            <w:tcW w:w="1350" w:type="dxa"/>
          </w:tcPr>
          <w:p w14:paraId="7A816E77" w14:textId="3CB27EE1" w:rsidR="00FD7987" w:rsidRPr="00EC1208" w:rsidRDefault="00FD7987" w:rsidP="00FD798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D97843">
              <w:rPr>
                <w:b/>
                <w:bCs/>
              </w:rPr>
              <w:t>0.00031</w:t>
            </w:r>
            <w:r>
              <w:t xml:space="preserve"> </w:t>
            </w:r>
            <w:r>
              <w:fldChar w:fldCharType="begin"/>
            </w:r>
            <w:r w:rsidR="00370879">
              <w:instrText xml:space="preserve"> ADDIN EN.CITE &lt;EndNote&gt;&lt;Cite&gt;&lt;Author&gt;WHO&lt;/Author&gt;&lt;Year&gt;2021&lt;/Year&gt;&lt;RecNum&gt;129&lt;/RecNum&gt;&lt;DisplayText&gt;&lt;style face="superscript"&gt;20&lt;/style&gt;&lt;/DisplayText&gt;&lt;record&gt;&lt;rec-number&gt;91&lt;/rec-number&gt;&lt;foreign-keys&gt;&lt;key app="EN" db-id="trpvxe5ebad2f7eefdoxrz5oaff9atft9zzd" timestamp="1637200417"&gt;91&lt;/key&gt;&lt;/foreign-keys&gt;&lt;ref-type name="Web Page"&gt;12&lt;/ref-type&gt;&lt;contributors&gt;&lt;authors&gt;&lt;author&gt;World Health Organisation emro WHO&lt;/author&gt;&lt;/authors&gt;&lt;/contributors&gt;&lt;titles&gt;&lt;title&gt;MERS emro&lt;/title&gt;&lt;/titles&gt;&lt;volume&gt;2021&lt;/volume&gt;&lt;dates&gt;&lt;year&gt;2021&lt;/year&gt;&lt;/dates&gt;&lt;urls&gt;&lt;related-urls&gt;&lt;url&gt;http://www.emro.who.int/health-topics/mers-cov/mers-outbreaks.html&lt;/url&gt;&lt;/related-urls&gt;&lt;/urls&gt;&lt;/record&gt;&lt;/Cite&gt;&lt;/EndNote&gt;</w:instrText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20</w:t>
            </w:r>
            <w:r>
              <w:fldChar w:fldCharType="end"/>
            </w:r>
          </w:p>
        </w:tc>
        <w:tc>
          <w:tcPr>
            <w:tcW w:w="1197" w:type="dxa"/>
          </w:tcPr>
          <w:p w14:paraId="5277B7F3" w14:textId="1AC756D9" w:rsidR="00FD7987" w:rsidRDefault="00FD7987" w:rsidP="00FD7987">
            <w:r>
              <w:t xml:space="preserve">5 (2-14)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27&lt;/RecNum&gt;&lt;DisplayText&gt;&lt;style face="superscript"&gt;21&lt;/style&gt;&lt;/DisplayText&gt;&lt;record&gt;&lt;rec-number&gt;92&lt;/rec-number&gt;&lt;foreign-keys&gt;&lt;key app="EN" db-id="trpvxe5ebad2f7eefdoxrz5oaff9atft9zzd" timestamp="1637200417"&gt;92&lt;/key&gt;&lt;/foreign-keys&gt;&lt;ref-type name="Web Page"&gt;12&lt;/ref-type&gt;&lt;contributors&gt;&lt;authors&gt;&lt;author&gt;Centers for Disease Control and Prevention CDC&lt;/author&gt;&lt;/authors&gt;&lt;/contributors&gt;&lt;titles&gt;&lt;title&gt;MERS&lt;/title&gt;&lt;/titles&gt;&lt;volume&gt;2021&lt;/volume&gt;&lt;dates&gt;&lt;year&gt;2021&lt;/year&gt;&lt;/dates&gt;&lt;urls&gt;&lt;related-urls&gt;&lt;url&gt;https://www.cdc.gov/coronavirus/mers/clinical-features.html&lt;/url&gt;&lt;/related-urls&gt;&lt;/urls&gt;&lt;/record&gt;&lt;/Cite&gt;&lt;/EndNote&gt;</w:instrText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21</w:t>
            </w:r>
            <w:r>
              <w:fldChar w:fldCharType="end"/>
            </w:r>
          </w:p>
        </w:tc>
        <w:tc>
          <w:tcPr>
            <w:tcW w:w="2763" w:type="dxa"/>
          </w:tcPr>
          <w:p w14:paraId="55D8D4B2" w14:textId="3F9B4625" w:rsidR="00FD7987" w:rsidRDefault="00FD7987" w:rsidP="00FD7987">
            <w:r>
              <w:t>After incubation period</w:t>
            </w:r>
          </w:p>
        </w:tc>
        <w:tc>
          <w:tcPr>
            <w:tcW w:w="1350" w:type="dxa"/>
          </w:tcPr>
          <w:p w14:paraId="7A648E52" w14:textId="7957B18F" w:rsidR="00FD7987" w:rsidRDefault="00ED1A24" w:rsidP="00FD7987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7EB4E1F0" w14:textId="42DEC9D7" w:rsidR="00FD7987" w:rsidRDefault="00FD7987" w:rsidP="00FD7987">
            <w:pPr>
              <w:rPr>
                <w:rFonts w:cstheme="minorHAnsi"/>
                <w:sz w:val="20"/>
                <w:szCs w:val="20"/>
              </w:rPr>
            </w:pPr>
            <w:r>
              <w:t>10</w:t>
            </w:r>
          </w:p>
        </w:tc>
      </w:tr>
      <w:tr w:rsidR="00FD7987" w14:paraId="6411F9E4" w14:textId="77777777" w:rsidTr="00ED1A24">
        <w:tc>
          <w:tcPr>
            <w:tcW w:w="1255" w:type="dxa"/>
          </w:tcPr>
          <w:p w14:paraId="22E29269" w14:textId="6F5D7159" w:rsidR="00FD7987" w:rsidRDefault="00FD7987" w:rsidP="00FD798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MV</w:t>
            </w:r>
          </w:p>
        </w:tc>
        <w:tc>
          <w:tcPr>
            <w:tcW w:w="1350" w:type="dxa"/>
          </w:tcPr>
          <w:p w14:paraId="69177AAB" w14:textId="06D71075" w:rsidR="00FD7987" w:rsidRPr="00EC1208" w:rsidRDefault="00FD7987" w:rsidP="00FD7987">
            <w:pPr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b/>
                <w:bCs/>
              </w:rPr>
              <w:t>10</w:t>
            </w:r>
            <w:r>
              <w:t xml:space="preserve">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19&lt;/Year&gt;&lt;RecNum&gt;77&lt;/RecNum&gt;&lt;DisplayText&gt;&lt;style face="superscript"&gt;22&lt;/style&gt;&lt;/DisplayText&gt;&lt;record&gt;&lt;rec-number&gt;93&lt;/rec-number&gt;&lt;foreign-keys&gt;&lt;key app="EN" db-id="trpvxe5ebad2f7eefdoxrz5oaff9atft9zzd" timestamp="1637200417"&gt;93&lt;/key&gt;&lt;/foreign-keys&gt;&lt;ref-type name="Web Page"&gt;12&lt;/ref-type&gt;&lt;contributors&gt;&lt;authors&gt;&lt;author&gt;World Health Organisation&lt;/author&gt;&lt;/authors&gt;&lt;/contributors&gt;&lt;titles&gt;&lt;title&gt;Measles fact-sheets&lt;/title&gt;&lt;/titles&gt;&lt;dates&gt;&lt;year&gt;2019&lt;/year&gt;&lt;/dates&gt;&lt;urls&gt;&lt;related-urls&gt;&lt;url&gt;https://www.who.int/news-room/fact-sheets/detail/measles&lt;/url&gt;&lt;/related-urls&gt;&lt;/urls&gt;&lt;/record&gt;&lt;/Cite&gt;&lt;/EndNote&gt;</w:instrText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22</w:t>
            </w:r>
            <w:r>
              <w:fldChar w:fldCharType="end"/>
            </w:r>
          </w:p>
        </w:tc>
        <w:tc>
          <w:tcPr>
            <w:tcW w:w="1197" w:type="dxa"/>
          </w:tcPr>
          <w:p w14:paraId="44C9D89F" w14:textId="6567317E" w:rsidR="00FD7987" w:rsidRDefault="00FD7987" w:rsidP="00FD7987">
            <w:r>
              <w:t xml:space="preserve">10-12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19&lt;/Year&gt;&lt;RecNum&gt;130&lt;/RecNum&gt;&lt;DisplayText&gt;&lt;style face="superscript"&gt;23&lt;/style&gt;&lt;/DisplayText&gt;&lt;record&gt;&lt;rec-number&gt;94&lt;/rec-number&gt;&lt;foreign-keys&gt;&lt;key app="EN" db-id="trpvxe5ebad2f7eefdoxrz5oaff9atft9zzd" timestamp="1637200417"&gt;94&lt;/key&gt;&lt;/foreign-keys&gt;&lt;ref-type name="Web Page"&gt;12&lt;/ref-type&gt;&lt;contributors&gt;&lt;authors&gt;&lt;author&gt;World Healt Organisation&lt;/author&gt;&lt;/authors&gt;&lt;/contributors&gt;&lt;titles&gt;&lt;title&gt;Measles news&lt;/title&gt;&lt;/titles&gt;&lt;volume&gt;2021&lt;/volume&gt;&lt;dates&gt;&lt;year&gt;2019&lt;/year&gt;&lt;/dates&gt;&lt;urls&gt;&lt;related-urls&gt;&lt;url&gt;https://www.who.int/news/item/05-12-2019-more-than-140-000-die-from-measles-as-cases-surge-worldwide&lt;/url&gt;&lt;/related-urls&gt;&lt;/urls&gt;&lt;/record&gt;&lt;/Cite&gt;&lt;/EndNote&gt;</w:instrText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23</w:t>
            </w:r>
            <w:r>
              <w:fldChar w:fldCharType="end"/>
            </w:r>
          </w:p>
        </w:tc>
        <w:tc>
          <w:tcPr>
            <w:tcW w:w="2763" w:type="dxa"/>
          </w:tcPr>
          <w:p w14:paraId="0E883830" w14:textId="061EA561" w:rsidR="00FD7987" w:rsidRDefault="00FD7987" w:rsidP="00FD7987">
            <w:r>
              <w:t xml:space="preserve">10 d post infection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31&lt;/RecNum&gt;&lt;DisplayText&gt;&lt;style face="superscript"&gt;24&lt;/style&gt;&lt;/DisplayText&gt;&lt;record&gt;&lt;rec-number&gt;95&lt;/rec-number&gt;&lt;foreign-keys&gt;&lt;key app="EN" db-id="trpvxe5ebad2f7eefdoxrz5oaff9atft9zzd" timestamp="1637200417"&gt;95&lt;/key&gt;&lt;/foreign-keys&gt;&lt;ref-type name="Web Page"&gt;12&lt;/ref-type&gt;&lt;contributors&gt;&lt;authors&gt;&lt;author&gt;Centers for Disease and Prevention CDC&lt;/author&gt;&lt;/authors&gt;&lt;/contributors&gt;&lt;titles&gt;&lt;title&gt;Measles transmission&lt;/title&gt;&lt;/titles&gt;&lt;volume&gt;2021&lt;/volume&gt;&lt;dates&gt;&lt;year&gt;2021&lt;/year&gt;&lt;/dates&gt;&lt;urls&gt;&lt;related-urls&gt;&lt;url&gt;https://www.cdc.gov/measles/transmission.html&lt;/url&gt;&lt;/related-urls&gt;&lt;/urls&gt;&lt;/record&gt;&lt;/Cite&gt;&lt;/EndNote&gt;</w:instrText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24</w:t>
            </w:r>
            <w:r>
              <w:fldChar w:fldCharType="end"/>
            </w:r>
          </w:p>
        </w:tc>
        <w:tc>
          <w:tcPr>
            <w:tcW w:w="1350" w:type="dxa"/>
          </w:tcPr>
          <w:p w14:paraId="1AE0368C" w14:textId="3443C677" w:rsidR="00FD7987" w:rsidRDefault="00ED1A24" w:rsidP="00FD7987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269959AD" w14:textId="7F30991B" w:rsidR="00FD7987" w:rsidRDefault="00FD7987" w:rsidP="00FD7987">
            <w:pPr>
              <w:rPr>
                <w:rFonts w:cstheme="minorHAnsi"/>
                <w:sz w:val="20"/>
                <w:szCs w:val="20"/>
              </w:rPr>
            </w:pPr>
            <w:r>
              <w:t>14</w:t>
            </w:r>
          </w:p>
        </w:tc>
      </w:tr>
      <w:tr w:rsidR="00FD7987" w14:paraId="715A1E85" w14:textId="77777777" w:rsidTr="00ED1A24">
        <w:tc>
          <w:tcPr>
            <w:tcW w:w="1255" w:type="dxa"/>
          </w:tcPr>
          <w:p w14:paraId="20AC9AF0" w14:textId="066E9F11" w:rsidR="00FD7987" w:rsidRDefault="00FD7987" w:rsidP="00FD798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MRV</w:t>
            </w:r>
          </w:p>
        </w:tc>
        <w:tc>
          <w:tcPr>
            <w:tcW w:w="1350" w:type="dxa"/>
          </w:tcPr>
          <w:p w14:paraId="18C0AD60" w14:textId="6145801F" w:rsidR="00FD7987" w:rsidRPr="00EC1208" w:rsidRDefault="00FD7987" w:rsidP="00FD798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90924">
              <w:rPr>
                <w:b/>
                <w:bCs/>
              </w:rPr>
              <w:t>0.07</w:t>
            </w:r>
            <w:r>
              <w:t xml:space="preserve"> (-0.7) </w:t>
            </w:r>
            <w:r>
              <w:fldChar w:fldCharType="begin"/>
            </w:r>
            <w:r w:rsidR="00370879">
              <w:instrText xml:space="preserve"> ADDIN EN.CITE &lt;EndNote&gt;&lt;Cite&gt;&lt;Author&gt;Su&lt;/Author&gt;&lt;Year&gt;2020&lt;/Year&gt;&lt;RecNum&gt;75&lt;/RecNum&gt;&lt;DisplayText&gt;&lt;style face="superscript"&gt;25&lt;/style&gt;&lt;/DisplayText&gt;&lt;record&gt;&lt;rec-number&gt;96&lt;/rec-number&gt;&lt;foreign-keys&gt;&lt;key app="EN" db-id="trpvxe5ebad2f7eefdoxrz5oaff9atft9zzd" timestamp="1637200418"&gt;96&lt;/key&gt;&lt;/foreign-keys&gt;&lt;ref-type name="Journal Article"&gt;17&lt;/ref-type&gt;&lt;contributors&gt;&lt;authors&gt;&lt;author&gt;Su, S. B.&lt;/author&gt;&lt;author&gt;Chang, H. L.&lt;/author&gt;&lt;author&gt;Chen, A. K.&lt;/author&gt;&lt;/authors&gt;&lt;/contributors&gt;&lt;auth-address&gt;Department of Occupational Medicine, Chi-Mei Medical Center, Tainan, 710, Taiwan.&amp;#xD;Department of Surveillance, Centers for Disease Control, Taipei, 100, Taiwan.&amp;#xD;Department of Occupational Medicine, Tainan Municipal Hospital (managed by Show Chwan Medical Care Corporation), Tainan, 701, Taiwan.&amp;#xD;Department of Public Health, College of Medicine, National Cheng Kung University, Tainan, 701, Taiwan.&lt;/auth-address&gt;&lt;titles&gt;&lt;title&gt;Current Status of Mumps Virus Infection: Epidemiology, Pathogenesis, and Vaccine&lt;/title&gt;&lt;secondary-title&gt;Int J Environ Res Public Health&lt;/secondary-title&gt;&lt;/titles&gt;&lt;periodical&gt;&lt;full-title&gt;Int J Environ Res Public Health&lt;/full-title&gt;&lt;/periodical&gt;&lt;volume&gt;17&lt;/volume&gt;&lt;number&gt;5&lt;/number&gt;&lt;edition&gt;2020/03/11&lt;/edition&gt;&lt;keywords&gt;&lt;keyword&gt;Child&lt;/keyword&gt;&lt;keyword&gt;Disease Outbreaks&lt;/keyword&gt;&lt;keyword&gt;Humans&lt;/keyword&gt;&lt;keyword&gt;*Measles-Mumps-Rubella Vaccine&lt;/keyword&gt;&lt;keyword&gt;*Meningitis, Aseptic&lt;/keyword&gt;&lt;keyword&gt;*Mumps/epidemiology/prevention &amp;amp; control&lt;/keyword&gt;&lt;keyword&gt;*Mumps virus/pathogenicity&lt;/keyword&gt;&lt;keyword&gt;*epidemiology&lt;/keyword&gt;&lt;keyword&gt;*mumps&lt;/keyword&gt;&lt;keyword&gt;*pathogenesis&lt;/keyword&gt;&lt;keyword&gt;*vaccine&lt;/keyword&gt;&lt;/keywords&gt;&lt;dates&gt;&lt;year&gt;2020&lt;/year&gt;&lt;pub-dates&gt;&lt;date&gt;Mar 5&lt;/date&gt;&lt;/pub-dates&gt;&lt;/dates&gt;&lt;isbn&gt;1661-7827 (Print)&amp;#xD;1660-4601&lt;/isbn&gt;&lt;accession-num&gt;32150969&lt;/accession-num&gt;&lt;urls&gt;&lt;/urls&gt;&lt;custom2&gt;PMC7084951&lt;/custom2&gt;&lt;electronic-resource-num&gt;10.3390/ijerph17051686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25</w:t>
            </w:r>
            <w:r>
              <w:fldChar w:fldCharType="end"/>
            </w:r>
          </w:p>
        </w:tc>
        <w:tc>
          <w:tcPr>
            <w:tcW w:w="1197" w:type="dxa"/>
          </w:tcPr>
          <w:p w14:paraId="32C7FA97" w14:textId="1956C182" w:rsidR="00FD7987" w:rsidRDefault="00FD7987" w:rsidP="00FD7987">
            <w:r>
              <w:t xml:space="preserve">16-18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32&lt;/RecNum&gt;&lt;DisplayText&gt;&lt;style face="superscript"&gt;26&lt;/style&gt;&lt;/DisplayText&gt;&lt;record&gt;&lt;rec-number&gt;97&lt;/rec-number&gt;&lt;foreign-keys&gt;&lt;key app="EN" db-id="trpvxe5ebad2f7eefdoxrz5oaff9atft9zzd" timestamp="1637200418"&gt;97&lt;/key&gt;&lt;/foreign-keys&gt;&lt;ref-type name="Web Page"&gt;12&lt;/ref-type&gt;&lt;contributors&gt;&lt;authors&gt;&lt;author&gt;Centers for Disease Control and Prevention CDC&lt;/author&gt;&lt;/authors&gt;&lt;/contributors&gt;&lt;titles&gt;&lt;title&gt;Mumps&lt;/title&gt;&lt;/titles&gt;&lt;number&gt;2021&lt;/number&gt;&lt;dates&gt;&lt;year&gt;2021&lt;/year&gt;&lt;/dates&gt;&lt;urls&gt;&lt;related-urls&gt;&lt;url&gt;https://www.cdc.gov/mumps/index.html&lt;/url&gt;&lt;/related-urls&gt;&lt;/urls&gt;&lt;/record&gt;&lt;/Cite&gt;&lt;/EndNote&gt;</w:instrText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26</w:t>
            </w:r>
            <w:r>
              <w:fldChar w:fldCharType="end"/>
            </w:r>
          </w:p>
        </w:tc>
        <w:tc>
          <w:tcPr>
            <w:tcW w:w="2763" w:type="dxa"/>
          </w:tcPr>
          <w:p w14:paraId="3CE54DF8" w14:textId="71F0AA64" w:rsidR="00FD7987" w:rsidRDefault="00FD7987" w:rsidP="00FD7987">
            <w:r>
              <w:t xml:space="preserve">Few days before symptoms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32&lt;/RecNum&gt;&lt;DisplayText&gt;&lt;style face="superscript"&gt;26&lt;/style&gt;&lt;/DisplayText&gt;&lt;record&gt;&lt;rec-number&gt;97&lt;/rec-number&gt;&lt;foreign-keys&gt;&lt;key app="EN" db-id="trpvxe5ebad2f7eefdoxrz5oaff9atft9zzd" timestamp="1637200418"&gt;97&lt;/key&gt;&lt;/foreign-keys&gt;&lt;ref-type name="Web Page"&gt;12&lt;/ref-type&gt;&lt;contributors&gt;&lt;authors&gt;&lt;author&gt;Centers for Disease Control and Prevention CDC&lt;/author&gt;&lt;/authors&gt;&lt;/contributors&gt;&lt;titles&gt;&lt;title&gt;Mumps&lt;/title&gt;&lt;/titles&gt;&lt;number&gt;2021&lt;/number&gt;&lt;dates&gt;&lt;year&gt;2021&lt;/year&gt;&lt;/dates&gt;&lt;urls&gt;&lt;related-urls&gt;&lt;url&gt;https://www.cdc.gov/mumps/index.html&lt;/url&gt;&lt;/related-urls&gt;&lt;/urls&gt;&lt;/record&gt;&lt;/Cite&gt;&lt;/EndNote&gt;</w:instrText>
            </w:r>
            <w:r>
              <w:fldChar w:fldCharType="separate"/>
            </w:r>
            <w:r w:rsidRPr="00FD7987">
              <w:rPr>
                <w:noProof/>
                <w:vertAlign w:val="superscript"/>
              </w:rPr>
              <w:t>26</w:t>
            </w:r>
            <w:r>
              <w:fldChar w:fldCharType="end"/>
            </w:r>
          </w:p>
        </w:tc>
        <w:tc>
          <w:tcPr>
            <w:tcW w:w="1350" w:type="dxa"/>
          </w:tcPr>
          <w:p w14:paraId="43ECF823" w14:textId="2721A577" w:rsidR="00FD7987" w:rsidRDefault="00ED1A24" w:rsidP="00FD7987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74F836C5" w14:textId="244467C2" w:rsidR="00FD7987" w:rsidRDefault="00FD7987" w:rsidP="00FD7987">
            <w:pPr>
              <w:rPr>
                <w:rFonts w:cstheme="minorHAnsi"/>
                <w:sz w:val="20"/>
                <w:szCs w:val="20"/>
              </w:rPr>
            </w:pPr>
            <w:r>
              <w:t>14</w:t>
            </w:r>
          </w:p>
        </w:tc>
      </w:tr>
      <w:tr w:rsidR="000C7DB7" w14:paraId="2B87B0CA" w14:textId="77777777" w:rsidTr="00ED1A24">
        <w:tc>
          <w:tcPr>
            <w:tcW w:w="1255" w:type="dxa"/>
          </w:tcPr>
          <w:p w14:paraId="2410A203" w14:textId="2F4BD2F6" w:rsidR="000C7DB7" w:rsidRDefault="000C7DB7" w:rsidP="000C7DB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Norwalk</w:t>
            </w:r>
          </w:p>
        </w:tc>
        <w:tc>
          <w:tcPr>
            <w:tcW w:w="1350" w:type="dxa"/>
          </w:tcPr>
          <w:p w14:paraId="2D24128D" w14:textId="2BCAE560" w:rsidR="000C7DB7" w:rsidRPr="00EC1208" w:rsidRDefault="000C7DB7" w:rsidP="000C7DB7">
            <w:pPr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b/>
                <w:bCs/>
              </w:rPr>
              <w:t xml:space="preserve">685 </w:t>
            </w:r>
            <w:r w:rsidRPr="000C7C44">
              <w:fldChar w:fldCharType="begin"/>
            </w:r>
            <w:r w:rsidR="00370879">
              <w:instrText xml:space="preserve"> ADDIN EN.CITE &lt;EndNote&gt;&lt;Cite&gt;&lt;Author&gt;CDC&lt;/Author&gt;&lt;Year&gt;2021&lt;/Year&gt;&lt;RecNum&gt;133&lt;/RecNum&gt;&lt;DisplayText&gt;&lt;style face="superscript"&gt;27&lt;/style&gt;&lt;/DisplayText&gt;&lt;record&gt;&lt;rec-number&gt;98&lt;/rec-number&gt;&lt;foreign-keys&gt;&lt;key app="EN" db-id="trpvxe5ebad2f7eefdoxrz5oaff9atft9zzd" timestamp="1637200418"&gt;98&lt;/key&gt;&lt;/foreign-keys&gt;&lt;ref-type name="Web Page"&gt;12&lt;/ref-type&gt;&lt;contributors&gt;&lt;authors&gt;&lt;author&gt;Centers for Disease Control and Prevention CDC&lt;/author&gt;&lt;/authors&gt;&lt;/contributors&gt;&lt;titles&gt;&lt;title&gt;Noro&lt;/title&gt;&lt;/titles&gt;&lt;volume&gt;2021&lt;/volume&gt;&lt;dates&gt;&lt;year&gt;2021&lt;/year&gt;&lt;/dates&gt;&lt;urls&gt;&lt;related-urls&gt;&lt;url&gt;https://www.cdc.gov/norovirus/trends-outbreaks/worldwide.html&lt;/url&gt;&lt;/related-urls&gt;&lt;/urls&gt;&lt;/record&gt;&lt;/Cite&gt;&lt;/EndNote&gt;</w:instrText>
            </w:r>
            <w:r w:rsidRPr="000C7C44">
              <w:fldChar w:fldCharType="separate"/>
            </w:r>
            <w:r w:rsidRPr="000C7DB7">
              <w:rPr>
                <w:noProof/>
                <w:vertAlign w:val="superscript"/>
              </w:rPr>
              <w:t>27</w:t>
            </w:r>
            <w:r w:rsidRPr="000C7C44">
              <w:fldChar w:fldCharType="end"/>
            </w:r>
          </w:p>
        </w:tc>
        <w:tc>
          <w:tcPr>
            <w:tcW w:w="1197" w:type="dxa"/>
          </w:tcPr>
          <w:p w14:paraId="5BE86D4F" w14:textId="75E4643F" w:rsidR="000C7DB7" w:rsidRDefault="000C7DB7" w:rsidP="000C7DB7">
            <w:r>
              <w:t xml:space="preserve">1-2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33&lt;/RecNum&gt;&lt;DisplayText&gt;&lt;style face="superscript"&gt;27&lt;/style&gt;&lt;/DisplayText&gt;&lt;record&gt;&lt;rec-number&gt;98&lt;/rec-number&gt;&lt;foreign-keys&gt;&lt;key app="EN" db-id="trpvxe5ebad2f7eefdoxrz5oaff9atft9zzd" timestamp="1637200418"&gt;98&lt;/key&gt;&lt;/foreign-keys&gt;&lt;ref-type name="Web Page"&gt;12&lt;/ref-type&gt;&lt;contributors&gt;&lt;authors&gt;&lt;author&gt;Centers for Disease Control and Prevention CDC&lt;/author&gt;&lt;/authors&gt;&lt;/contributors&gt;&lt;titles&gt;&lt;title&gt;Noro&lt;/title&gt;&lt;/titles&gt;&lt;volume&gt;2021&lt;/volume&gt;&lt;dates&gt;&lt;year&gt;2021&lt;/year&gt;&lt;/dates&gt;&lt;urls&gt;&lt;related-urls&gt;&lt;url&gt;https://www.cdc.gov/norovirus/trends-outbreaks/worldwide.html&lt;/url&gt;&lt;/related-urls&gt;&lt;/urls&gt;&lt;/record&gt;&lt;/Cite&gt;&lt;/EndNote&gt;</w:instrText>
            </w:r>
            <w:r>
              <w:fldChar w:fldCharType="separate"/>
            </w:r>
            <w:r w:rsidRPr="000C7DB7">
              <w:rPr>
                <w:noProof/>
                <w:vertAlign w:val="superscript"/>
              </w:rPr>
              <w:t>27</w:t>
            </w:r>
            <w:r>
              <w:fldChar w:fldCharType="end"/>
            </w:r>
          </w:p>
        </w:tc>
        <w:tc>
          <w:tcPr>
            <w:tcW w:w="2763" w:type="dxa"/>
          </w:tcPr>
          <w:p w14:paraId="7EB6517A" w14:textId="4EC646EF" w:rsidR="000C7DB7" w:rsidRDefault="000C7DB7" w:rsidP="000C7DB7">
            <w:r>
              <w:t>1d post infection</w:t>
            </w:r>
          </w:p>
        </w:tc>
        <w:tc>
          <w:tcPr>
            <w:tcW w:w="1350" w:type="dxa"/>
          </w:tcPr>
          <w:p w14:paraId="3360B719" w14:textId="50D57EBA" w:rsidR="000C7DB7" w:rsidRDefault="00ED1A24" w:rsidP="000C7DB7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205D04A3" w14:textId="279C13B8" w:rsidR="000C7DB7" w:rsidRDefault="000C7DB7" w:rsidP="000C7DB7">
            <w:pPr>
              <w:rPr>
                <w:rFonts w:cstheme="minorHAnsi"/>
                <w:sz w:val="20"/>
                <w:szCs w:val="20"/>
              </w:rPr>
            </w:pPr>
            <w:r>
              <w:t>3</w:t>
            </w:r>
          </w:p>
        </w:tc>
      </w:tr>
      <w:tr w:rsidR="000C7DB7" w14:paraId="686B2CF5" w14:textId="77777777" w:rsidTr="00ED1A24">
        <w:tc>
          <w:tcPr>
            <w:tcW w:w="1255" w:type="dxa"/>
          </w:tcPr>
          <w:p w14:paraId="0F960B7B" w14:textId="74C23DC9" w:rsidR="000C7DB7" w:rsidRDefault="000C7DB7" w:rsidP="000C7DB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OHVA</w:t>
            </w:r>
          </w:p>
        </w:tc>
        <w:tc>
          <w:tcPr>
            <w:tcW w:w="1350" w:type="dxa"/>
          </w:tcPr>
          <w:p w14:paraId="0A4315D9" w14:textId="44B75D2E" w:rsidR="000C7DB7" w:rsidRPr="00EC1208" w:rsidRDefault="000C7DB7" w:rsidP="000C7DB7">
            <w:pPr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b/>
                <w:bCs/>
              </w:rPr>
              <w:t xml:space="preserve">20 </w:t>
            </w:r>
            <w:r w:rsidRPr="00F94EF1">
              <w:fldChar w:fldCharType="begin"/>
            </w:r>
            <w:r w:rsidR="00370879">
              <w:instrText xml:space="preserve"> ADDIN EN.CITE &lt;EndNote&gt;&lt;Cite&gt;&lt;Author&gt;Organisation&lt;/Author&gt;&lt;Year&gt;2020&lt;/Year&gt;&lt;RecNum&gt;78&lt;/RecNum&gt;&lt;DisplayText&gt;&lt;style face="superscript"&gt;28&lt;/style&gt;&lt;/DisplayText&gt;&lt;record&gt;&lt;rec-number&gt;99&lt;/rec-number&gt;&lt;foreign-keys&gt;&lt;key app="EN" db-id="trpvxe5ebad2f7eefdoxrz5oaff9atft9zzd" timestamp="1637200418"&gt;99&lt;/key&gt;&lt;/foreign-keys&gt;&lt;ref-type name="Web Page"&gt;12&lt;/ref-type&gt;&lt;contributors&gt;&lt;authors&gt;&lt;author&gt;World Health Organisation&lt;/author&gt;&lt;/authors&gt;&lt;/contributors&gt;&lt;titles&gt;&lt;title&gt;Hepatitis E Virus fact-sheets&lt;/title&gt;&lt;/titles&gt;&lt;dates&gt;&lt;year&gt;2020&lt;/year&gt;&lt;/dates&gt;&lt;urls&gt;&lt;related-urls&gt;&lt;url&gt;https://www.who.int/news-room/fact-sheets/detail/hepatitis-e&lt;/url&gt;&lt;/related-urls&gt;&lt;/urls&gt;&lt;/record&gt;&lt;/Cite&gt;&lt;/EndNote&gt;</w:instrText>
            </w:r>
            <w:r w:rsidRPr="00F94EF1">
              <w:fldChar w:fldCharType="separate"/>
            </w:r>
            <w:r w:rsidRPr="000C7DB7">
              <w:rPr>
                <w:noProof/>
                <w:vertAlign w:val="superscript"/>
              </w:rPr>
              <w:t>28</w:t>
            </w:r>
            <w:r w:rsidRPr="00F94EF1">
              <w:fldChar w:fldCharType="end"/>
            </w:r>
          </w:p>
        </w:tc>
        <w:tc>
          <w:tcPr>
            <w:tcW w:w="1197" w:type="dxa"/>
          </w:tcPr>
          <w:p w14:paraId="4AA9E718" w14:textId="7E32FAB7" w:rsidR="000C7DB7" w:rsidRDefault="000C7DB7" w:rsidP="000C7DB7">
            <w:r>
              <w:t xml:space="preserve">25-30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0&lt;/Year&gt;&lt;RecNum&gt;78&lt;/RecNum&gt;&lt;DisplayText&gt;&lt;style face="superscript"&gt;28&lt;/style&gt;&lt;/DisplayText&gt;&lt;record&gt;&lt;rec-number&gt;99&lt;/rec-number&gt;&lt;foreign-keys&gt;&lt;key app="EN" db-id="trpvxe5ebad2f7eefdoxrz5oaff9atft9zzd" timestamp="1637200418"&gt;99&lt;/key&gt;&lt;/foreign-keys&gt;&lt;ref-type name="Web Page"&gt;12&lt;/ref-type&gt;&lt;contributors&gt;&lt;authors&gt;&lt;author&gt;World Health Organisation&lt;/author&gt;&lt;/authors&gt;&lt;/contributors&gt;&lt;titles&gt;&lt;title&gt;Hepatitis E Virus fact-sheets&lt;/title&gt;&lt;/titles&gt;&lt;dates&gt;&lt;year&gt;2020&lt;/year&gt;&lt;/dates&gt;&lt;urls&gt;&lt;related-urls&gt;&lt;url&gt;https://www.who.int/news-room/fact-sheets/detail/hepatitis-e&lt;/url&gt;&lt;/related-urls&gt;&lt;/urls&gt;&lt;/record&gt;&lt;/Cite&gt;&lt;/EndNote&gt;</w:instrText>
            </w:r>
            <w:r>
              <w:fldChar w:fldCharType="separate"/>
            </w:r>
            <w:r w:rsidRPr="000C7DB7">
              <w:rPr>
                <w:noProof/>
                <w:vertAlign w:val="superscript"/>
              </w:rPr>
              <w:t>28</w:t>
            </w:r>
            <w:r>
              <w:fldChar w:fldCharType="end"/>
            </w:r>
          </w:p>
        </w:tc>
        <w:tc>
          <w:tcPr>
            <w:tcW w:w="2763" w:type="dxa"/>
          </w:tcPr>
          <w:p w14:paraId="73136593" w14:textId="166C288F" w:rsidR="000C7DB7" w:rsidRDefault="000C7DB7" w:rsidP="000C7DB7">
            <w:r>
              <w:t>Few days before symptoms</w:t>
            </w:r>
          </w:p>
        </w:tc>
        <w:tc>
          <w:tcPr>
            <w:tcW w:w="1350" w:type="dxa"/>
          </w:tcPr>
          <w:p w14:paraId="4A2C9AC8" w14:textId="296B7DC3" w:rsidR="000C7DB7" w:rsidRDefault="00ED1A24" w:rsidP="000C7DB7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2C3AD787" w14:textId="4E5CC419" w:rsidR="000C7DB7" w:rsidRDefault="000C7DB7" w:rsidP="000C7DB7">
            <w:pPr>
              <w:rPr>
                <w:rFonts w:cstheme="minorHAnsi"/>
                <w:sz w:val="20"/>
                <w:szCs w:val="20"/>
              </w:rPr>
            </w:pPr>
            <w:r>
              <w:t>42</w:t>
            </w:r>
          </w:p>
        </w:tc>
      </w:tr>
      <w:tr w:rsidR="000C7DB7" w14:paraId="3F602FAF" w14:textId="77777777" w:rsidTr="00ED1A24">
        <w:tc>
          <w:tcPr>
            <w:tcW w:w="1255" w:type="dxa"/>
          </w:tcPr>
          <w:p w14:paraId="72A8A7D0" w14:textId="1E57031B" w:rsidR="000C7DB7" w:rsidRDefault="000C7DB7" w:rsidP="000C7DB7">
            <w:pPr>
              <w:rPr>
                <w:rFonts w:cstheme="minorHAnsi"/>
                <w:sz w:val="20"/>
                <w:szCs w:val="20"/>
              </w:rPr>
            </w:pPr>
            <w:proofErr w:type="spellStart"/>
            <w:r>
              <w:rPr>
                <w:rFonts w:cstheme="minorHAnsi"/>
                <w:sz w:val="20"/>
                <w:szCs w:val="20"/>
              </w:rPr>
              <w:t>PeVA</w:t>
            </w:r>
            <w:proofErr w:type="spellEnd"/>
          </w:p>
        </w:tc>
        <w:tc>
          <w:tcPr>
            <w:tcW w:w="1350" w:type="dxa"/>
          </w:tcPr>
          <w:p w14:paraId="4B3ADD95" w14:textId="62585E8C" w:rsidR="000C7DB7" w:rsidRPr="000C7DB7" w:rsidRDefault="000C7DB7" w:rsidP="000C7DB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>70</w:t>
            </w:r>
            <w:r>
              <w:rPr>
                <w:rFonts w:cstheme="minorHAnsi"/>
                <w:sz w:val="20"/>
                <w:szCs w:val="20"/>
              </w:rPr>
              <w:t xml:space="preserve"> </w:t>
            </w:r>
            <w:r>
              <w:rPr>
                <w:rFonts w:cstheme="minorHAnsi"/>
                <w:sz w:val="20"/>
                <w:szCs w:val="20"/>
              </w:rPr>
              <w:fldChar w:fldCharType="begin"/>
            </w:r>
            <w:r w:rsidR="00370879">
              <w:rPr>
                <w:rFonts w:cstheme="minorHAnsi"/>
                <w:sz w:val="20"/>
                <w:szCs w:val="20"/>
              </w:rPr>
              <w:instrText xml:space="preserve"> ADDIN EN.CITE &lt;EndNote&gt;&lt;Cite&gt;&lt;Author&gt;Shah&lt;/Author&gt;&lt;Year&gt;2014&lt;/Year&gt;&lt;RecNum&gt;272&lt;/RecNum&gt;&lt;DisplayText&gt;&lt;style face="superscript"&gt;29&lt;/style&gt;&lt;/DisplayText&gt;&lt;record&gt;&lt;rec-number&gt;100&lt;/rec-number&gt;&lt;foreign-keys&gt;&lt;key app="EN" db-id="trpvxe5ebad2f7eefdoxrz5oaff9atft9zzd" timestamp="1637200418"&gt;100&lt;/key&gt;&lt;/foreign-keys&gt;&lt;ref-type name="Journal Article"&gt;17&lt;/ref-type&gt;&lt;contributors&gt;&lt;authors&gt;&lt;author&gt;Shah, G.&lt;/author&gt;&lt;author&gt;Robinson, J. L.&lt;/author&gt;&lt;/authors&gt;&lt;/contributors&gt;&lt;auth-address&gt;University of Alberta and Stollery Children&amp;apos;s Hospital, Edmonton, Alberta.&lt;/auth-address&gt;&lt;titles&gt;&lt;title&gt;The particulars on parechovirus&lt;/title&gt;&lt;secondary-title&gt;Can J Infect Dis Med Microbiol&lt;/secondary-title&gt;&lt;/titles&gt;&lt;periodical&gt;&lt;full-title&gt;Can J Infect Dis Med Microbiol&lt;/full-title&gt;&lt;/periodical&gt;&lt;pages&gt;186-8&lt;/pages&gt;&lt;volume&gt;25&lt;/volume&gt;&lt;number&gt;4&lt;/number&gt;&lt;edition&gt;2014/10/07&lt;/edition&gt;&lt;dates&gt;&lt;year&gt;2014&lt;/year&gt;&lt;pub-dates&gt;&lt;date&gt;Jul&lt;/date&gt;&lt;/pub-dates&gt;&lt;/dates&gt;&lt;isbn&gt;1712-9532 (Print)&amp;#xD;1712-9532&lt;/isbn&gt;&lt;accession-num&gt;25285119&lt;/accession-num&gt;&lt;urls&gt;&lt;/urls&gt;&lt;custom2&gt;PMC4173935&lt;/custom2&gt;&lt;electronic-resource-num&gt;10.1155/2014/602501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theme="minorHAnsi"/>
                <w:sz w:val="20"/>
                <w:szCs w:val="20"/>
              </w:rPr>
              <w:fldChar w:fldCharType="separate"/>
            </w:r>
            <w:r w:rsidRPr="000C7DB7">
              <w:rPr>
                <w:rFonts w:cstheme="minorHAnsi"/>
                <w:noProof/>
                <w:sz w:val="20"/>
                <w:szCs w:val="20"/>
                <w:vertAlign w:val="superscript"/>
              </w:rPr>
              <w:t>29</w:t>
            </w:r>
            <w:r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197" w:type="dxa"/>
          </w:tcPr>
          <w:p w14:paraId="2C538342" w14:textId="737552AE" w:rsidR="000C7DB7" w:rsidRDefault="000C7DB7" w:rsidP="000C7DB7">
            <w:r>
              <w:t xml:space="preserve">4 (based on other </w:t>
            </w:r>
            <w:proofErr w:type="spellStart"/>
            <w:r>
              <w:t>picornas</w:t>
            </w:r>
            <w:proofErr w:type="spellEnd"/>
            <w:r>
              <w:t>)</w:t>
            </w:r>
          </w:p>
        </w:tc>
        <w:tc>
          <w:tcPr>
            <w:tcW w:w="2763" w:type="dxa"/>
          </w:tcPr>
          <w:p w14:paraId="1ADF448F" w14:textId="1020C7FE" w:rsidR="000C7DB7" w:rsidRDefault="00ED1A24" w:rsidP="000C7DB7">
            <w:r>
              <w:t xml:space="preserve">Shortly after onset of symptoms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1350" w:type="dxa"/>
          </w:tcPr>
          <w:p w14:paraId="0255E3AA" w14:textId="1BC473AA" w:rsidR="000C7DB7" w:rsidRDefault="00ED1A24" w:rsidP="000C7DB7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340BAFB3" w14:textId="76F1CCDA" w:rsidR="000C7DB7" w:rsidRDefault="000C7DB7" w:rsidP="000C7DB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7</w:t>
            </w:r>
          </w:p>
        </w:tc>
      </w:tr>
      <w:tr w:rsidR="000C7DB7" w14:paraId="023374A6" w14:textId="77777777" w:rsidTr="00ED1A24">
        <w:tc>
          <w:tcPr>
            <w:tcW w:w="1255" w:type="dxa"/>
          </w:tcPr>
          <w:p w14:paraId="68122C41" w14:textId="646D940A" w:rsidR="000C7DB7" w:rsidRDefault="000C7DB7" w:rsidP="000C7DB7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RVA</w:t>
            </w:r>
          </w:p>
        </w:tc>
        <w:tc>
          <w:tcPr>
            <w:tcW w:w="1350" w:type="dxa"/>
          </w:tcPr>
          <w:p w14:paraId="1C38B818" w14:textId="4481973B" w:rsidR="000C7DB7" w:rsidRPr="00EC1208" w:rsidRDefault="000C7DB7" w:rsidP="000C7DB7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EF0F6C">
              <w:rPr>
                <w:b/>
                <w:bCs/>
              </w:rPr>
              <w:t>2600</w:t>
            </w:r>
            <w:r>
              <w:t xml:space="preserve"> 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1197" w:type="dxa"/>
          </w:tcPr>
          <w:p w14:paraId="46FB3B92" w14:textId="7C17CE3C" w:rsidR="000C7DB7" w:rsidRDefault="000C7DB7" w:rsidP="000C7DB7">
            <w:r>
              <w:t>2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2763" w:type="dxa"/>
          </w:tcPr>
          <w:p w14:paraId="2F293B7D" w14:textId="1DCAE399" w:rsidR="000C7DB7" w:rsidRDefault="000C7DB7" w:rsidP="000C7DB7">
            <w:r>
              <w:t>During first days of symptoms</w:t>
            </w:r>
            <w:r>
              <w:fldChar w:fldCharType="begin"/>
            </w:r>
            <w:r w:rsidR="00370879">
              <w:instrText xml:space="preserve"> ADDIN EN.CITE &lt;EndNote&gt;&lt;Cite&gt;&lt;Author&gt;Kimberlin&lt;/Author&gt;&lt;Year&gt;2018&lt;/Year&gt;&lt;RecNum&gt;112&lt;/RecNum&gt;&lt;DisplayText&gt;&lt;style face="superscript"&gt;2&lt;/style&gt;&lt;/DisplayText&gt;&lt;record&gt;&lt;rec-number&gt;74&lt;/rec-number&gt;&lt;foreign-keys&gt;&lt;key app="EN" db-id="trpvxe5ebad2f7eefdoxrz5oaff9atft9zzd" timestamp="1637200416"&gt;74&lt;/key&gt;&lt;/foreign-keys&gt;&lt;ref-type name="Book"&gt;6&lt;/ref-type&gt;&lt;contributors&gt;&lt;authors&gt;&lt;author&gt;Kimberlin, David W&lt;/author&gt;&lt;/authors&gt;&lt;/contributors&gt;&lt;titles&gt;&lt;title&gt;Red Book: 2018-2021 report of the committee on infectious diseases&lt;/title&gt;&lt;/titles&gt;&lt;number&gt;Ed. 31&lt;/number&gt;&lt;dates&gt;&lt;year&gt;2018&lt;/year&gt;&lt;/dates&gt;&lt;publisher&gt;American academy of pediatrics&lt;/publisher&gt;&lt;isbn&gt;1610021460&lt;/isbn&gt;&lt;urls&gt;&lt;/urls&gt;&lt;/record&gt;&lt;/Cite&gt;&lt;/EndNote&gt;</w:instrText>
            </w:r>
            <w:r>
              <w:fldChar w:fldCharType="separate"/>
            </w:r>
            <w:r w:rsidR="00ED1A24" w:rsidRPr="00ED1A24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  <w:tc>
          <w:tcPr>
            <w:tcW w:w="1350" w:type="dxa"/>
          </w:tcPr>
          <w:p w14:paraId="5BDBF004" w14:textId="5A9601B8" w:rsidR="000C7DB7" w:rsidRDefault="00ED1A24" w:rsidP="000C7DB7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1F93BFD8" w14:textId="1FE9CFAF" w:rsidR="000C7DB7" w:rsidRDefault="000C7DB7" w:rsidP="000C7DB7">
            <w:pPr>
              <w:rPr>
                <w:rFonts w:cstheme="minorHAnsi"/>
                <w:sz w:val="20"/>
                <w:szCs w:val="20"/>
              </w:rPr>
            </w:pPr>
            <w:r>
              <w:t>5</w:t>
            </w:r>
          </w:p>
        </w:tc>
      </w:tr>
      <w:tr w:rsidR="00ED1A24" w14:paraId="18D24CDA" w14:textId="77777777" w:rsidTr="00ED1A24">
        <w:tc>
          <w:tcPr>
            <w:tcW w:w="1255" w:type="dxa"/>
          </w:tcPr>
          <w:p w14:paraId="0B0EBA1B" w14:textId="50CA8225" w:rsidR="00ED1A24" w:rsidRDefault="00ED1A24" w:rsidP="00ED1A2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SARS-CoV-2</w:t>
            </w:r>
          </w:p>
        </w:tc>
        <w:tc>
          <w:tcPr>
            <w:tcW w:w="1350" w:type="dxa"/>
          </w:tcPr>
          <w:p w14:paraId="4F066152" w14:textId="716E3148" w:rsidR="00ED1A24" w:rsidRPr="00EC1208" w:rsidRDefault="00ED1A24" w:rsidP="00ED1A24">
            <w:pPr>
              <w:rPr>
                <w:rFonts w:cstheme="minorHAnsi"/>
                <w:b/>
                <w:bCs/>
                <w:sz w:val="20"/>
                <w:szCs w:val="20"/>
              </w:rPr>
            </w:pPr>
            <w:r w:rsidRPr="002D23E7">
              <w:rPr>
                <w:b/>
                <w:bCs/>
              </w:rPr>
              <w:t>106</w:t>
            </w:r>
            <w:r>
              <w:t xml:space="preserve">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0&lt;/Year&gt;&lt;RecNum&gt;134&lt;/RecNum&gt;&lt;DisplayText&gt;&lt;style face="superscript"&gt;30&lt;/style&gt;&lt;/DisplayText&gt;&lt;record&gt;&lt;rec-number&gt;101&lt;/rec-number&gt;&lt;foreign-keys&gt;&lt;key app="EN" db-id="trpvxe5ebad2f7eefdoxrz5oaff9atft9zzd" timestamp="1637200418"&gt;101&lt;/key&gt;&lt;/foreign-keys&gt;&lt;ref-type name="Web Page"&gt;12&lt;/ref-type&gt;&lt;contributors&gt;&lt;authors&gt;&lt;author&gt;World Health Organisation&lt;/author&gt;&lt;/authors&gt;&lt;/contributors&gt;&lt;titles&gt;&lt;title&gt;SARS-CoV-2 newsroom&lt;/title&gt;&lt;/titles&gt;&lt;volume&gt;2021&lt;/volume&gt;&lt;number&gt;05/13/2021&lt;/number&gt;&lt;dates&gt;&lt;year&gt;2020&lt;/year&gt;&lt;pub-dates&gt;&lt;date&gt;9 July 2020&lt;/date&gt;&lt;/pub-dates&gt;&lt;/dates&gt;&lt;urls&gt;&lt;related-urls&gt;&lt;url&gt;https://www.who.int/news-room/commentaries/detail/transmission-of-sars-cov-2-implications-for-infection-prevention-precautions&lt;/url&gt;&lt;/related-urls&gt;&lt;/urls&gt;&lt;/record&gt;&lt;/Cite&gt;&lt;/EndNote&gt;</w:instrText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0</w:t>
            </w:r>
            <w:r>
              <w:fldChar w:fldCharType="end"/>
            </w:r>
          </w:p>
        </w:tc>
        <w:tc>
          <w:tcPr>
            <w:tcW w:w="1197" w:type="dxa"/>
          </w:tcPr>
          <w:p w14:paraId="42D06A82" w14:textId="48378F44" w:rsidR="00ED1A24" w:rsidRDefault="00ED1A24" w:rsidP="00ED1A24">
            <w:r>
              <w:t xml:space="preserve">6-14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1&lt;/Year&gt;&lt;RecNum&gt;135&lt;/RecNum&gt;&lt;DisplayText&gt;&lt;style face="superscript"&gt;31&lt;/style&gt;&lt;/DisplayText&gt;&lt;record&gt;&lt;rec-number&gt;102&lt;/rec-number&gt;&lt;foreign-keys&gt;&lt;key app="EN" db-id="trpvxe5ebad2f7eefdoxrz5oaff9atft9zzd" timestamp="1637200418"&gt;102&lt;/key&gt;&lt;/foreign-keys&gt;&lt;ref-type name="Web Page"&gt;12&lt;/ref-type&gt;&lt;contributors&gt;&lt;authors&gt;&lt;author&gt;World Health Organisation&lt;/author&gt;&lt;/authors&gt;&lt;/contributors&gt;&lt;titles&gt;&lt;title&gt;WHO Coronavirus (COVID-19) Dashboard&lt;/title&gt;&lt;/titles&gt;&lt;volume&gt;2021&lt;/volume&gt;&lt;number&gt;05/13/2021&lt;/number&gt;&lt;dates&gt;&lt;year&gt;2021&lt;/year&gt;&lt;/dates&gt;&lt;urls&gt;&lt;related-urls&gt;&lt;url&gt;https://covid19.who.int/&lt;/url&gt;&lt;/related-urls&gt;&lt;/urls&gt;&lt;/record&gt;&lt;/Cite&gt;&lt;/EndNote&gt;</w:instrText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1</w:t>
            </w:r>
            <w:r>
              <w:fldChar w:fldCharType="end"/>
            </w:r>
          </w:p>
        </w:tc>
        <w:tc>
          <w:tcPr>
            <w:tcW w:w="2763" w:type="dxa"/>
          </w:tcPr>
          <w:p w14:paraId="5092E514" w14:textId="2B67CE8F" w:rsidR="00ED1A24" w:rsidRDefault="00ED1A24" w:rsidP="00ED1A24">
            <w:r>
              <w:t xml:space="preserve">8d post symptoms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21&lt;/Year&gt;&lt;RecNum&gt;135&lt;/RecNum&gt;&lt;DisplayText&gt;&lt;style face="superscript"&gt;31&lt;/style&gt;&lt;/DisplayText&gt;&lt;record&gt;&lt;rec-number&gt;102&lt;/rec-number&gt;&lt;foreign-keys&gt;&lt;key app="EN" db-id="trpvxe5ebad2f7eefdoxrz5oaff9atft9zzd" timestamp="1637200418"&gt;102&lt;/key&gt;&lt;/foreign-keys&gt;&lt;ref-type name="Web Page"&gt;12&lt;/ref-type&gt;&lt;contributors&gt;&lt;authors&gt;&lt;author&gt;World Health Organisation&lt;/author&gt;&lt;/authors&gt;&lt;/contributors&gt;&lt;titles&gt;&lt;title&gt;WHO Coronavirus (COVID-19) Dashboard&lt;/title&gt;&lt;/titles&gt;&lt;volume&gt;2021&lt;/volume&gt;&lt;number&gt;05/13/2021&lt;/number&gt;&lt;dates&gt;&lt;year&gt;2021&lt;/year&gt;&lt;/dates&gt;&lt;urls&gt;&lt;related-urls&gt;&lt;url&gt;https://covid19.who.int/&lt;/url&gt;&lt;/related-urls&gt;&lt;/urls&gt;&lt;/record&gt;&lt;/Cite&gt;&lt;/EndNote&gt;</w:instrText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1</w:t>
            </w:r>
            <w:r>
              <w:fldChar w:fldCharType="end"/>
            </w:r>
          </w:p>
        </w:tc>
        <w:tc>
          <w:tcPr>
            <w:tcW w:w="1350" w:type="dxa"/>
          </w:tcPr>
          <w:p w14:paraId="2E6B00AA" w14:textId="4B0770EE" w:rsidR="00ED1A24" w:rsidRDefault="00ED1A24" w:rsidP="00ED1A24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5A054FC6" w14:textId="2EC1F604" w:rsidR="00ED1A24" w:rsidRDefault="00ED1A24" w:rsidP="00ED1A24">
            <w:pPr>
              <w:rPr>
                <w:rFonts w:cstheme="minorHAnsi"/>
                <w:sz w:val="20"/>
                <w:szCs w:val="20"/>
              </w:rPr>
            </w:pPr>
            <w:r>
              <w:t>14</w:t>
            </w:r>
          </w:p>
        </w:tc>
      </w:tr>
      <w:tr w:rsidR="00ED1A24" w14:paraId="5EF1BCE0" w14:textId="77777777" w:rsidTr="00ED1A24">
        <w:tc>
          <w:tcPr>
            <w:tcW w:w="1255" w:type="dxa"/>
          </w:tcPr>
          <w:p w14:paraId="4D0A12EF" w14:textId="17023767" w:rsidR="00ED1A24" w:rsidRDefault="00ED1A24" w:rsidP="00ED1A2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SV</w:t>
            </w:r>
          </w:p>
        </w:tc>
        <w:tc>
          <w:tcPr>
            <w:tcW w:w="1350" w:type="dxa"/>
          </w:tcPr>
          <w:p w14:paraId="16852EAC" w14:textId="02A4E08C" w:rsidR="00ED1A24" w:rsidRPr="00EC1208" w:rsidRDefault="00ED1A24" w:rsidP="00ED1A24">
            <w:pPr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rFonts w:cstheme="minorHAnsi"/>
                <w:b/>
                <w:bCs/>
                <w:sz w:val="20"/>
                <w:szCs w:val="20"/>
              </w:rPr>
              <w:t xml:space="preserve">116 </w:t>
            </w:r>
            <w:r>
              <w:rPr>
                <w:rFonts w:cstheme="minorHAnsi"/>
                <w:b/>
                <w:bCs/>
                <w:sz w:val="20"/>
                <w:szCs w:val="20"/>
              </w:rPr>
              <w:fldChar w:fldCharType="begin"/>
            </w:r>
            <w:r w:rsidR="00370879">
              <w:rPr>
                <w:rFonts w:cstheme="minorHAnsi"/>
                <w:b/>
                <w:bCs/>
                <w:sz w:val="20"/>
                <w:szCs w:val="20"/>
              </w:rPr>
              <w:instrText xml:space="preserve"> ADDIN EN.CITE &lt;EndNote&gt;&lt;Cite&gt;&lt;Author&gt;Diez Valcarce&lt;/Author&gt;&lt;Year&gt;2021&lt;/Year&gt;&lt;RecNum&gt;271&lt;/RecNum&gt;&lt;DisplayText&gt;&lt;style face="superscript"&gt;32&lt;/style&gt;&lt;/DisplayText&gt;&lt;record&gt;&lt;rec-number&gt;103&lt;/rec-number&gt;&lt;foreign-keys&gt;&lt;key app="EN" db-id="trpvxe5ebad2f7eefdoxrz5oaff9atft9zzd" timestamp="1637200418"&gt;103&lt;/key&gt;&lt;/foreign-keys&gt;&lt;ref-type name="Journal Article"&gt;17&lt;/ref-type&gt;&lt;contributors&gt;&lt;authors&gt;&lt;author&gt;Diez Valcarce, M.&lt;/author&gt;&lt;author&gt;Kambhampati, A. K.&lt;/author&gt;&lt;author&gt;Calderwood, L. E.&lt;/author&gt;&lt;author&gt;Hall, A. J.&lt;/author&gt;&lt;author&gt;Mirza, S. A.&lt;/author&gt;&lt;author&gt;Vinjé, J.&lt;/author&gt;&lt;/authors&gt;&lt;/contributors&gt;&lt;auth-address&gt;Division of Viral Diseases, Centers for Disease Control and Prevention, Atlanta, GA, United States of America.&amp;#xD;Emory University Rollins School of Public Health, Atlanta, GA, United States of America.&amp;#xD;Cherokee Nation Assurance, Arlington, VA, United States of America.&lt;/auth-address&gt;&lt;titles&gt;&lt;title&gt;Global distribution of sporadic sapovirus infections: A systematic review and meta-analysis&lt;/title&gt;&lt;secondary-title&gt;PLoS One&lt;/secondary-title&gt;&lt;/titles&gt;&lt;periodical&gt;&lt;full-title&gt;PloS one&lt;/full-title&gt;&lt;/periodical&gt;&lt;pages&gt;e0255436&lt;/pages&gt;&lt;volume&gt;16&lt;/volume&gt;&lt;number&gt;8&lt;/number&gt;&lt;edition&gt;2021/08/20&lt;/edition&gt;&lt;dates&gt;&lt;year&gt;2021&lt;/year&gt;&lt;/dates&gt;&lt;isbn&gt;1932-6203&lt;/isbn&gt;&lt;accession-num&gt;34411109&lt;/accession-num&gt;&lt;urls&gt;&lt;/urls&gt;&lt;custom2&gt;PMC8376006&lt;/custom2&gt;&lt;electronic-resource-num&gt;10.1371/journal.pone.0255436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cstheme="minorHAnsi"/>
                <w:b/>
                <w:bCs/>
                <w:sz w:val="20"/>
                <w:szCs w:val="20"/>
              </w:rPr>
              <w:fldChar w:fldCharType="separate"/>
            </w:r>
            <w:r w:rsidRPr="00ED1A24">
              <w:rPr>
                <w:rFonts w:cstheme="minorHAnsi"/>
                <w:b/>
                <w:bCs/>
                <w:noProof/>
                <w:sz w:val="20"/>
                <w:szCs w:val="20"/>
                <w:vertAlign w:val="superscript"/>
              </w:rPr>
              <w:t>32</w:t>
            </w:r>
            <w:r>
              <w:rPr>
                <w:rFonts w:cstheme="minorHAnsi"/>
                <w:b/>
                <w:bCs/>
                <w:sz w:val="20"/>
                <w:szCs w:val="20"/>
              </w:rPr>
              <w:fldChar w:fldCharType="end"/>
            </w:r>
          </w:p>
        </w:tc>
        <w:tc>
          <w:tcPr>
            <w:tcW w:w="1197" w:type="dxa"/>
          </w:tcPr>
          <w:p w14:paraId="0E5C39C7" w14:textId="26BBA2D6" w:rsidR="00ED1A24" w:rsidRDefault="00ED1A24" w:rsidP="00ED1A24">
            <w:r>
              <w:t xml:space="preserve">1-4 </w:t>
            </w:r>
            <w:r>
              <w:fldChar w:fldCharType="begin">
                <w:fldData xml:space="preserve">PEVuZE5vdGU+PENpdGU+PEF1dGhvcj5Pa2E8L0F1dGhvcj48WWVhcj4yMDE1PC9ZZWFyPjxSZWNO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Pa2E8L0F1dGhvcj48WWVhcj4yMDE1PC9ZZWFyPjxSZWNO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3</w:t>
            </w:r>
            <w:r>
              <w:fldChar w:fldCharType="end"/>
            </w:r>
          </w:p>
        </w:tc>
        <w:tc>
          <w:tcPr>
            <w:tcW w:w="2763" w:type="dxa"/>
          </w:tcPr>
          <w:p w14:paraId="0321511A" w14:textId="7699CF02" w:rsidR="00ED1A24" w:rsidRDefault="00ED1A24" w:rsidP="00ED1A24">
            <w:r>
              <w:t xml:space="preserve">With start of symptoms </w:t>
            </w:r>
            <w:r>
              <w:fldChar w:fldCharType="begin">
                <w:fldData xml:space="preserve">PEVuZE5vdGU+PENpdGU+PEF1dGhvcj5Pa2E8L0F1dGhvcj48WWVhcj4yMDE1PC9ZZWFyPjxSZWNO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Pa2E8L0F1dGhvcj48WWVhcj4yMDE1PC9ZZWFyPjxSZWNO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3</w:t>
            </w:r>
            <w:r>
              <w:fldChar w:fldCharType="end"/>
            </w:r>
          </w:p>
        </w:tc>
        <w:tc>
          <w:tcPr>
            <w:tcW w:w="1350" w:type="dxa"/>
          </w:tcPr>
          <w:p w14:paraId="303102B3" w14:textId="77844049" w:rsidR="00ED1A24" w:rsidRDefault="00ED1A24" w:rsidP="00ED1A24">
            <w:r w:rsidRPr="00791F84">
              <w:rPr>
                <w:i/>
                <w:iCs/>
              </w:rPr>
              <w:t>N/A</w:t>
            </w:r>
          </w:p>
        </w:tc>
        <w:tc>
          <w:tcPr>
            <w:tcW w:w="1260" w:type="dxa"/>
          </w:tcPr>
          <w:p w14:paraId="634165F8" w14:textId="0168838D" w:rsidR="00ED1A24" w:rsidRDefault="00ED1A24" w:rsidP="00ED1A2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5</w:t>
            </w:r>
          </w:p>
        </w:tc>
      </w:tr>
      <w:tr w:rsidR="00ED1A24" w14:paraId="15E0B583" w14:textId="77777777" w:rsidTr="00ED1A24">
        <w:tc>
          <w:tcPr>
            <w:tcW w:w="1255" w:type="dxa"/>
          </w:tcPr>
          <w:p w14:paraId="2D532888" w14:textId="7A03F12B" w:rsidR="00ED1A24" w:rsidRDefault="00ED1A24" w:rsidP="00ED1A2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YFV</w:t>
            </w:r>
          </w:p>
        </w:tc>
        <w:tc>
          <w:tcPr>
            <w:tcW w:w="1350" w:type="dxa"/>
          </w:tcPr>
          <w:p w14:paraId="6A46A712" w14:textId="573C52E6" w:rsidR="00ED1A24" w:rsidRPr="00EC1208" w:rsidRDefault="00ED1A24" w:rsidP="00ED1A24">
            <w:pPr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b/>
                <w:bCs/>
              </w:rPr>
              <w:t>0.2</w:t>
            </w:r>
            <w:r>
              <w:t xml:space="preserve">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36&lt;/RecNum&gt;&lt;DisplayText&gt;&lt;style face="superscript"&gt;34&lt;/style&gt;&lt;/DisplayText&gt;&lt;record&gt;&lt;rec-number&gt;105&lt;/rec-number&gt;&lt;foreign-keys&gt;&lt;key app="EN" db-id="trpvxe5ebad2f7eefdoxrz5oaff9atft9zzd" timestamp="1637200418"&gt;105&lt;/key&gt;&lt;/foreign-keys&gt;&lt;ref-type name="Web Page"&gt;12&lt;/ref-type&gt;&lt;contributors&gt;&lt;authors&gt;&lt;author&gt;Centers for Disease Control and Prevention CDC&lt;/author&gt;&lt;/authors&gt;&lt;/contributors&gt;&lt;titles&gt;&lt;title&gt;Yellow fever virus newsroom&lt;/title&gt;&lt;/titles&gt;&lt;volume&gt;2021&lt;/volume&gt;&lt;dates&gt;&lt;year&gt;2021&lt;/year&gt;&lt;/dates&gt;&lt;urls&gt;&lt;related-urls&gt;&lt;url&gt;https://www.cdc.gov/globalhealth/newsroom/topics/yellowfever/index.html&lt;/url&gt;&lt;/related-urls&gt;&lt;/urls&gt;&lt;/record&gt;&lt;/Cite&gt;&lt;/EndNote&gt;</w:instrText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4</w:t>
            </w:r>
            <w:r>
              <w:fldChar w:fldCharType="end"/>
            </w:r>
          </w:p>
        </w:tc>
        <w:tc>
          <w:tcPr>
            <w:tcW w:w="1197" w:type="dxa"/>
          </w:tcPr>
          <w:p w14:paraId="33844A30" w14:textId="3CF8B23B" w:rsidR="00ED1A24" w:rsidRDefault="00ED1A24" w:rsidP="00ED1A24">
            <w:r>
              <w:t xml:space="preserve">3-6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19&lt;/Year&gt;&lt;RecNum&gt;87&lt;/RecNum&gt;&lt;DisplayText&gt;&lt;style face="superscript"&gt;35&lt;/style&gt;&lt;/DisplayText&gt;&lt;record&gt;&lt;rec-number&gt;106&lt;/rec-number&gt;&lt;foreign-keys&gt;&lt;key app="EN" db-id="trpvxe5ebad2f7eefdoxrz5oaff9atft9zzd" timestamp="1637200418"&gt;106&lt;/key&gt;&lt;/foreign-keys&gt;&lt;ref-type name="Web Page"&gt;12&lt;/ref-type&gt;&lt;contributors&gt;&lt;authors&gt;&lt;author&gt;World Health Organisation&lt;/author&gt;&lt;/authors&gt;&lt;/contributors&gt;&lt;titles&gt;&lt;title&gt;Yellow Fever Virus fact-sheets&lt;/title&gt;&lt;/titles&gt;&lt;dates&gt;&lt;year&gt;2019&lt;/year&gt;&lt;/dates&gt;&lt;urls&gt;&lt;related-urls&gt;&lt;url&gt;https://www.who.int/news-room/fact-sheets/detail/yellow-fever&lt;/url&gt;&lt;/related-urls&gt;&lt;/urls&gt;&lt;/record&gt;&lt;/Cite&gt;&lt;/EndNote&gt;</w:instrText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5</w:t>
            </w:r>
            <w:r>
              <w:fldChar w:fldCharType="end"/>
            </w:r>
          </w:p>
        </w:tc>
        <w:tc>
          <w:tcPr>
            <w:tcW w:w="2763" w:type="dxa"/>
          </w:tcPr>
          <w:p w14:paraId="751ED572" w14:textId="5E7024C3" w:rsidR="00ED1A24" w:rsidRDefault="00ED1A24" w:rsidP="00ED1A24">
            <w:r>
              <w:t xml:space="preserve">5 </w:t>
            </w:r>
            <w:r>
              <w:fldChar w:fldCharType="begin"/>
            </w:r>
            <w:r w:rsidR="00370879">
              <w:instrText xml:space="preserve"> ADDIN EN.CITE &lt;EndNote&gt;&lt;Cite&gt;&lt;Author&gt;CDC&lt;/Author&gt;&lt;Year&gt;2021&lt;/Year&gt;&lt;RecNum&gt;136&lt;/RecNum&gt;&lt;DisplayText&gt;&lt;style face="superscript"&gt;34&lt;/style&gt;&lt;/DisplayText&gt;&lt;record&gt;&lt;rec-number&gt;105&lt;/rec-number&gt;&lt;foreign-keys&gt;&lt;key app="EN" db-id="trpvxe5ebad2f7eefdoxrz5oaff9atft9zzd" timestamp="1637200418"&gt;105&lt;/key&gt;&lt;/foreign-keys&gt;&lt;ref-type name="Web Page"&gt;12&lt;/ref-type&gt;&lt;contributors&gt;&lt;authors&gt;&lt;author&gt;Centers for Disease Control and Prevention CDC&lt;/author&gt;&lt;/authors&gt;&lt;/contributors&gt;&lt;titles&gt;&lt;title&gt;Yellow fever virus newsroom&lt;/title&gt;&lt;/titles&gt;&lt;volume&gt;2021&lt;/volume&gt;&lt;dates&gt;&lt;year&gt;2021&lt;/year&gt;&lt;/dates&gt;&lt;urls&gt;&lt;related-urls&gt;&lt;url&gt;https://www.cdc.gov/globalhealth/newsroom/topics/yellowfever/index.html&lt;/url&gt;&lt;/related-urls&gt;&lt;/urls&gt;&lt;/record&gt;&lt;/Cite&gt;&lt;/EndNote&gt;</w:instrText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4</w:t>
            </w:r>
            <w:r>
              <w:fldChar w:fldCharType="end"/>
            </w:r>
          </w:p>
        </w:tc>
        <w:tc>
          <w:tcPr>
            <w:tcW w:w="1350" w:type="dxa"/>
          </w:tcPr>
          <w:p w14:paraId="3AEF7797" w14:textId="0CA97128" w:rsidR="00ED1A24" w:rsidRDefault="00ED1A24" w:rsidP="00ED1A24">
            <w:r>
              <w:t xml:space="preserve">9-12 </w:t>
            </w:r>
            <w:r>
              <w:fldChar w:fldCharType="begin"/>
            </w:r>
            <w:r w:rsidR="00370879">
              <w:instrText xml:space="preserve"> ADDIN EN.CITE &lt;EndNote&gt;&lt;Cite&gt;&lt;Author&gt;Huang&lt;/Author&gt;&lt;Year&gt;2014&lt;/Year&gt;&lt;RecNum&gt;137&lt;/RecNum&gt;&lt;DisplayText&gt;&lt;style face="superscript"&gt;36&lt;/style&gt;&lt;/DisplayText&gt;&lt;record&gt;&lt;rec-number&gt;107&lt;/rec-number&gt;&lt;foreign-keys&gt;&lt;key app="EN" db-id="trpvxe5ebad2f7eefdoxrz5oaff9atft9zzd" timestamp="1637200418"&gt;107&lt;/key&gt;&lt;/foreign-keys&gt;&lt;ref-type name="Journal Article"&gt;17&lt;/ref-type&gt;&lt;contributors&gt;&lt;authors&gt;&lt;author&gt;Huang, Y. J.&lt;/author&gt;&lt;author&gt;Higgs, S.&lt;/author&gt;&lt;author&gt;Horne, K. M.&lt;/author&gt;&lt;author&gt;Vanlandingham, D. L.&lt;/author&gt;&lt;/authors&gt;&lt;/contributors&gt;&lt;auth-address&gt;Department of Diagnostic Medicine and Pathobiology, College of Veterinary Medicine, Kansas State University, Manhattan, KS 66506, USA. kmhorne@ksu.edu.&amp;#xD;Biosecurity Research Institute, Kansas State University, Manhattan, KS 66506, USA. kmhorne@ksu.edu.&lt;/auth-address&gt;&lt;titles&gt;&lt;title&gt;Flavivirus-mosquito interactions&lt;/title&gt;&lt;secondary-title&gt;Viruses&lt;/secondary-title&gt;&lt;/titles&gt;&lt;periodical&gt;&lt;full-title&gt;Viruses&lt;/full-title&gt;&lt;/periodical&gt;&lt;pages&gt;4703-30&lt;/pages&gt;&lt;volume&gt;6&lt;/volume&gt;&lt;number&gt;11&lt;/number&gt;&lt;edition&gt;2014/11/26&lt;/edition&gt;&lt;keywords&gt;&lt;keyword&gt;Animals&lt;/keyword&gt;&lt;keyword&gt;Culicidae/immunology/*virology&lt;/keyword&gt;&lt;keyword&gt;Flavivirus/immunology/*physiology&lt;/keyword&gt;&lt;keyword&gt;Flavivirus Infections/epidemiology/transmission&lt;/keyword&gt;&lt;keyword&gt;*Host-Pathogen Interactions&lt;/keyword&gt;&lt;keyword&gt;Humans&lt;/keyword&gt;&lt;keyword&gt;Insect Vectors/immunology/*virology&lt;/keyword&gt;&lt;/keywords&gt;&lt;dates&gt;&lt;year&gt;2014&lt;/year&gt;&lt;pub-dates&gt;&lt;date&gt;Nov 24&lt;/date&gt;&lt;/pub-dates&gt;&lt;/dates&gt;&lt;isbn&gt;1999-4915&lt;/isbn&gt;&lt;accession-num&gt;25421894&lt;/accession-num&gt;&lt;urls&gt;&lt;/urls&gt;&lt;custom2&gt;PMC4246245&lt;/custom2&gt;&lt;electronic-resource-num&gt;10.3390/v6114703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6</w:t>
            </w:r>
            <w:r>
              <w:fldChar w:fldCharType="end"/>
            </w:r>
          </w:p>
        </w:tc>
        <w:tc>
          <w:tcPr>
            <w:tcW w:w="1260" w:type="dxa"/>
          </w:tcPr>
          <w:p w14:paraId="0FCBBB64" w14:textId="246615F8" w:rsidR="00ED1A24" w:rsidRDefault="00ED1A24" w:rsidP="00ED1A24">
            <w:pPr>
              <w:rPr>
                <w:rFonts w:cstheme="minorHAnsi"/>
                <w:sz w:val="20"/>
                <w:szCs w:val="20"/>
              </w:rPr>
            </w:pPr>
            <w:r>
              <w:t>15</w:t>
            </w:r>
          </w:p>
        </w:tc>
      </w:tr>
      <w:tr w:rsidR="00ED1A24" w14:paraId="32EC7202" w14:textId="77777777" w:rsidTr="00ED1A24">
        <w:tc>
          <w:tcPr>
            <w:tcW w:w="1255" w:type="dxa"/>
          </w:tcPr>
          <w:p w14:paraId="68A00F52" w14:textId="7B6584DC" w:rsidR="00ED1A24" w:rsidRDefault="00ED1A24" w:rsidP="00ED1A24">
            <w:pPr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ZIKV</w:t>
            </w:r>
          </w:p>
        </w:tc>
        <w:tc>
          <w:tcPr>
            <w:tcW w:w="1350" w:type="dxa"/>
          </w:tcPr>
          <w:p w14:paraId="5F78A77C" w14:textId="0D2ECC50" w:rsidR="00ED1A24" w:rsidRPr="00EC1208" w:rsidRDefault="00ED1A24" w:rsidP="00ED1A24">
            <w:pPr>
              <w:rPr>
                <w:rFonts w:cstheme="minorHAnsi"/>
                <w:b/>
                <w:bCs/>
                <w:sz w:val="20"/>
                <w:szCs w:val="20"/>
              </w:rPr>
            </w:pPr>
            <w:r>
              <w:rPr>
                <w:b/>
                <w:bCs/>
              </w:rPr>
              <w:t>0.5</w:t>
            </w:r>
            <w:r>
              <w:t xml:space="preserve"> </w:t>
            </w:r>
            <w:r>
              <w:fldChar w:fldCharType="begin">
                <w:fldData xml:space="preserve">PEVuZE5vdGU+PENpdGU+PEF1dGhvcj5OdWdlbnQ8L0F1dGhvcj48WWVhcj4yMDE3PC9ZZWFyPjxS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OdWdlbnQ8L0F1dGhvcj48WWVhcj4yMDE3PC9ZZWFyPjxS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7</w:t>
            </w:r>
            <w:r>
              <w:fldChar w:fldCharType="end"/>
            </w:r>
          </w:p>
        </w:tc>
        <w:tc>
          <w:tcPr>
            <w:tcW w:w="1197" w:type="dxa"/>
          </w:tcPr>
          <w:p w14:paraId="32BE3310" w14:textId="340E4A47" w:rsidR="00ED1A24" w:rsidRDefault="00ED1A24" w:rsidP="00ED1A24">
            <w:r>
              <w:t xml:space="preserve">3-14 </w:t>
            </w:r>
            <w:r>
              <w:fldChar w:fldCharType="begin"/>
            </w:r>
            <w:r w:rsidR="00370879">
              <w:instrText xml:space="preserve"> ADDIN EN.CITE &lt;EndNote&gt;&lt;Cite&gt;&lt;Author&gt;Organisation&lt;/Author&gt;&lt;Year&gt;2018&lt;/Year&gt;&lt;RecNum&gt;90&lt;/RecNum&gt;&lt;DisplayText&gt;&lt;style face="superscript"&gt;38&lt;/style&gt;&lt;/DisplayText&gt;&lt;record&gt;&lt;rec-number&gt;109&lt;/rec-number&gt;&lt;foreign-keys&gt;&lt;key app="EN" db-id="trpvxe5ebad2f7eefdoxrz5oaff9atft9zzd" timestamp="1637200419"&gt;109&lt;/key&gt;&lt;/foreign-keys&gt;&lt;ref-type name="Web Page"&gt;12&lt;/ref-type&gt;&lt;contributors&gt;&lt;authors&gt;&lt;author&gt;World Health Organisation&lt;/author&gt;&lt;/authors&gt;&lt;/contributors&gt;&lt;titles&gt;&lt;title&gt;Zika virus fact sheets&lt;/title&gt;&lt;/titles&gt;&lt;dates&gt;&lt;year&gt;2018&lt;/year&gt;&lt;/dates&gt;&lt;urls&gt;&lt;related-urls&gt;&lt;url&gt;https://www.who.int/news-room/fact-sheets/detail/zika-virus&lt;/url&gt;&lt;/related-urls&gt;&lt;/urls&gt;&lt;/record&gt;&lt;/Cite&gt;&lt;/EndNote&gt;</w:instrText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8</w:t>
            </w:r>
            <w:r>
              <w:fldChar w:fldCharType="end"/>
            </w:r>
          </w:p>
        </w:tc>
        <w:tc>
          <w:tcPr>
            <w:tcW w:w="2763" w:type="dxa"/>
          </w:tcPr>
          <w:p w14:paraId="45B9BFAF" w14:textId="231716BB" w:rsidR="00ED1A24" w:rsidRDefault="00ED1A24" w:rsidP="00ED1A24">
            <w:r>
              <w:t xml:space="preserve">3-5d post symptoms </w:t>
            </w:r>
            <w:r>
              <w:fldChar w:fldCharType="begin">
                <w:fldData xml:space="preserve">PEVuZE5vdGU+PENpdGU+PEF1dGhvcj5OdWdlbnQ8L0F1dGhvcj48WWVhcj4yMDE3PC9ZZWFyPjxS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</w:fldData>
              </w:fldChar>
            </w:r>
            <w:r w:rsidR="00370879">
              <w:instrText xml:space="preserve"> ADDIN EN.CITE </w:instrText>
            </w:r>
            <w:r w:rsidR="00370879">
              <w:fldChar w:fldCharType="begin">
                <w:fldData xml:space="preserve">PEVuZE5vdGU+PENpdGU+PEF1dGhvcj5OdWdlbnQ8L0F1dGhvcj48WWVhcj4yMDE3PC9ZZWFyPjxS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</w:fldData>
              </w:fldChar>
            </w:r>
            <w:r w:rsidR="00370879">
              <w:instrText xml:space="preserve"> ADDIN EN.CITE.DATA </w:instrText>
            </w:r>
            <w:r w:rsidR="00370879">
              <w:fldChar w:fldCharType="end"/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7</w:t>
            </w:r>
            <w:r>
              <w:fldChar w:fldCharType="end"/>
            </w:r>
          </w:p>
        </w:tc>
        <w:tc>
          <w:tcPr>
            <w:tcW w:w="1350" w:type="dxa"/>
          </w:tcPr>
          <w:p w14:paraId="01FB725F" w14:textId="0EC0731B" w:rsidR="00ED1A24" w:rsidRDefault="00ED1A24" w:rsidP="00ED1A24">
            <w:r>
              <w:t xml:space="preserve">9-12 </w:t>
            </w:r>
            <w:r>
              <w:fldChar w:fldCharType="begin"/>
            </w:r>
            <w:r w:rsidR="00370879">
              <w:instrText xml:space="preserve"> ADDIN EN.CITE &lt;EndNote&gt;&lt;Cite&gt;&lt;Author&gt;Huang&lt;/Author&gt;&lt;Year&gt;2014&lt;/Year&gt;&lt;RecNum&gt;137&lt;/RecNum&gt;&lt;DisplayText&gt;&lt;style face="superscript"&gt;36&lt;/style&gt;&lt;/DisplayText&gt;&lt;record&gt;&lt;rec-number&gt;107&lt;/rec-number&gt;&lt;foreign-keys&gt;&lt;key app="EN" db-id="trpvxe5ebad2f7eefdoxrz5oaff9atft9zzd" timestamp="1637200418"&gt;107&lt;/key&gt;&lt;/foreign-keys&gt;&lt;ref-type name="Journal Article"&gt;17&lt;/ref-type&gt;&lt;contributors&gt;&lt;authors&gt;&lt;author&gt;Huang, Y. J.&lt;/author&gt;&lt;author&gt;Higgs, S.&lt;/author&gt;&lt;author&gt;Horne, K. M.&lt;/author&gt;&lt;author&gt;Vanlandingham, D. L.&lt;/author&gt;&lt;/authors&gt;&lt;/contributors&gt;&lt;auth-address&gt;Department of Diagnostic Medicine and Pathobiology, College of Veterinary Medicine, Kansas State University, Manhattan, KS 66506, USA. kmhorne@ksu.edu.&amp;#xD;Biosecurity Research Institute, Kansas State University, Manhattan, KS 66506, USA. kmhorne@ksu.edu.&lt;/auth-address&gt;&lt;titles&gt;&lt;title&gt;Flavivirus-mosquito interactions&lt;/title&gt;&lt;secondary-title&gt;Viruses&lt;/secondary-title&gt;&lt;/titles&gt;&lt;periodical&gt;&lt;full-title&gt;Viruses&lt;/full-title&gt;&lt;/periodical&gt;&lt;pages&gt;4703-30&lt;/pages&gt;&lt;volume&gt;6&lt;/volume&gt;&lt;number&gt;11&lt;/number&gt;&lt;edition&gt;2014/11/26&lt;/edition&gt;&lt;keywords&gt;&lt;keyword&gt;Animals&lt;/keyword&gt;&lt;keyword&gt;Culicidae/immunology/*virology&lt;/keyword&gt;&lt;keyword&gt;Flavivirus/immunology/*physiology&lt;/keyword&gt;&lt;keyword&gt;Flavivirus Infections/epidemiology/transmission&lt;/keyword&gt;&lt;keyword&gt;*Host-Pathogen Interactions&lt;/keyword&gt;&lt;keyword&gt;Humans&lt;/keyword&gt;&lt;keyword&gt;Insect Vectors/immunology/*virology&lt;/keyword&gt;&lt;/keywords&gt;&lt;dates&gt;&lt;year&gt;2014&lt;/year&gt;&lt;pub-dates&gt;&lt;date&gt;Nov 24&lt;/date&gt;&lt;/pub-dates&gt;&lt;/dates&gt;&lt;isbn&gt;1999-4915&lt;/isbn&gt;&lt;accession-num&gt;25421894&lt;/accession-num&gt;&lt;urls&gt;&lt;/urls&gt;&lt;custom2&gt;PMC4246245&lt;/custom2&gt;&lt;electronic-resource-num&gt;10.3390/v6114703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ED1A24">
              <w:rPr>
                <w:noProof/>
                <w:vertAlign w:val="superscript"/>
              </w:rPr>
              <w:t>36</w:t>
            </w:r>
            <w:r>
              <w:fldChar w:fldCharType="end"/>
            </w:r>
          </w:p>
        </w:tc>
        <w:tc>
          <w:tcPr>
            <w:tcW w:w="1260" w:type="dxa"/>
          </w:tcPr>
          <w:p w14:paraId="265F592A" w14:textId="06612AE8" w:rsidR="00ED1A24" w:rsidRDefault="00ED1A24" w:rsidP="00ED1A24">
            <w:pPr>
              <w:rPr>
                <w:rFonts w:cstheme="minorHAnsi"/>
                <w:sz w:val="20"/>
                <w:szCs w:val="20"/>
              </w:rPr>
            </w:pPr>
            <w:r>
              <w:t>20</w:t>
            </w:r>
          </w:p>
        </w:tc>
      </w:tr>
    </w:tbl>
    <w:p w14:paraId="3BF22BB7" w14:textId="77777777" w:rsidR="00846047" w:rsidRDefault="00846047" w:rsidP="00CA0367"/>
    <w:p w14:paraId="77737775" w14:textId="0C9D4B35" w:rsidR="00CA0367" w:rsidRDefault="00CA0367">
      <w:r>
        <w:br w:type="page"/>
      </w:r>
    </w:p>
    <w:p w14:paraId="095AE66E" w14:textId="77777777" w:rsidR="00CA0367" w:rsidRDefault="00CA0367" w:rsidP="00CA0367"/>
    <w:p w14:paraId="20F192F2" w14:textId="77777777" w:rsidR="00ED1A24" w:rsidRPr="00ED1A24" w:rsidRDefault="00CA0367" w:rsidP="00ED1A2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D1A24" w:rsidRPr="00ED1A24">
        <w:t>1</w:t>
      </w:r>
      <w:r w:rsidR="00ED1A24" w:rsidRPr="00ED1A24">
        <w:tab/>
        <w:t xml:space="preserve">Liu, D. X., Liang, J. Q. &amp; Fung, T. S. Human Coronavirus-229E, -OC43, -NL63, and -HKU1 (Coronaviridae). </w:t>
      </w:r>
      <w:r w:rsidR="00ED1A24" w:rsidRPr="00ED1A24">
        <w:rPr>
          <w:i/>
        </w:rPr>
        <w:t>Encyclopedia of Virology</w:t>
      </w:r>
      <w:r w:rsidR="00ED1A24" w:rsidRPr="00ED1A24">
        <w:t>, 428-440, doi:10.1016/B978-0-12-809633-8.21501-X (2021).</w:t>
      </w:r>
    </w:p>
    <w:p w14:paraId="4312E10E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2</w:t>
      </w:r>
      <w:r w:rsidRPr="00ED1A24">
        <w:tab/>
        <w:t xml:space="preserve">Kimberlin, D. W. </w:t>
      </w:r>
      <w:r w:rsidRPr="00ED1A24">
        <w:rPr>
          <w:i/>
        </w:rPr>
        <w:t>Red Book: 2018-2021 report of the committee on infectious diseases</w:t>
      </w:r>
      <w:r w:rsidRPr="00ED1A24">
        <w:t>.  (American academy of pediatrics, 2018).</w:t>
      </w:r>
    </w:p>
    <w:p w14:paraId="2145FF97" w14:textId="1DC5FE0A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3</w:t>
      </w:r>
      <w:r w:rsidRPr="00ED1A24">
        <w:tab/>
        <w:t xml:space="preserve">organisation, W. h. </w:t>
      </w:r>
      <w:r w:rsidRPr="00ED1A24">
        <w:rPr>
          <w:i/>
        </w:rPr>
        <w:t>Chikungunya fact sheets</w:t>
      </w:r>
      <w:r w:rsidRPr="00ED1A24">
        <w:t>, &lt;</w:t>
      </w:r>
      <w:hyperlink r:id="rId5" w:history="1">
        <w:r w:rsidRPr="00ED1A24">
          <w:rPr>
            <w:rStyle w:val="Hyperlink"/>
          </w:rPr>
          <w:t>https://www.who.int/news-room/fact-sheets/detail/chikungunya</w:t>
        </w:r>
      </w:hyperlink>
      <w:r w:rsidRPr="00ED1A24">
        <w:t>&gt; (2020).</w:t>
      </w:r>
    </w:p>
    <w:p w14:paraId="01B80564" w14:textId="6E457544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4</w:t>
      </w:r>
      <w:r w:rsidRPr="00ED1A24">
        <w:tab/>
        <w:t xml:space="preserve">CDC, C. f. D. C. a. P. </w:t>
      </w:r>
      <w:r w:rsidRPr="00ED1A24">
        <w:rPr>
          <w:i/>
        </w:rPr>
        <w:t>CHIKV For Health Care Providers</w:t>
      </w:r>
      <w:r w:rsidRPr="00ED1A24">
        <w:t>, &lt;</w:t>
      </w:r>
      <w:hyperlink r:id="rId6" w:history="1">
        <w:r w:rsidRPr="00ED1A24">
          <w:rPr>
            <w:rStyle w:val="Hyperlink"/>
          </w:rPr>
          <w:t>https://www.cdc.gov/chikungunya/hc/clinicalevaluation.html</w:t>
        </w:r>
      </w:hyperlink>
      <w:r w:rsidRPr="00ED1A24">
        <w:t>&gt; (2021).</w:t>
      </w:r>
    </w:p>
    <w:p w14:paraId="7D87115B" w14:textId="5B21AC46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5</w:t>
      </w:r>
      <w:r w:rsidRPr="00ED1A24">
        <w:tab/>
        <w:t xml:space="preserve">Organisation, W. H. </w:t>
      </w:r>
      <w:r w:rsidRPr="00ED1A24">
        <w:rPr>
          <w:i/>
        </w:rPr>
        <w:t>Dengue and severe dengue fact sheets</w:t>
      </w:r>
      <w:r w:rsidRPr="00ED1A24">
        <w:t>, &lt;</w:t>
      </w:r>
      <w:hyperlink r:id="rId7" w:history="1">
        <w:r w:rsidRPr="00ED1A24">
          <w:rPr>
            <w:rStyle w:val="Hyperlink"/>
          </w:rPr>
          <w:t>https://www.who.int/news-room/fact-sheets/detail/dengue-and-severe-dengue</w:t>
        </w:r>
      </w:hyperlink>
      <w:r w:rsidRPr="00ED1A24">
        <w:t>&gt; (2020).</w:t>
      </w:r>
    </w:p>
    <w:p w14:paraId="548A8424" w14:textId="4DA69433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6</w:t>
      </w:r>
      <w:r w:rsidRPr="00ED1A24">
        <w:tab/>
        <w:t xml:space="preserve">CDC, C. f. D. C. a. P. </w:t>
      </w:r>
      <w:r w:rsidRPr="00ED1A24">
        <w:rPr>
          <w:i/>
        </w:rPr>
        <w:t>Ebola (Ebola Virus Disease)</w:t>
      </w:r>
      <w:r w:rsidRPr="00ED1A24">
        <w:t>, &lt;</w:t>
      </w:r>
      <w:hyperlink r:id="rId8" w:history="1">
        <w:r w:rsidRPr="00ED1A24">
          <w:rPr>
            <w:rStyle w:val="Hyperlink"/>
          </w:rPr>
          <w:t>https://www.cdc.gov/vhf/ebola/index.html</w:t>
        </w:r>
      </w:hyperlink>
      <w:r w:rsidRPr="00ED1A24">
        <w:t>&gt; (2021).</w:t>
      </w:r>
    </w:p>
    <w:p w14:paraId="34368FBA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7</w:t>
      </w:r>
      <w:r w:rsidRPr="00ED1A24">
        <w:tab/>
        <w:t xml:space="preserve">Shi, L., Zhao, H. &amp; Wu, D. Modelling and analysis of HFMD with the effects of vaccination, contaminated environments and quarantine in mainland China. </w:t>
      </w:r>
      <w:r w:rsidRPr="00ED1A24">
        <w:rPr>
          <w:i/>
        </w:rPr>
        <w:t>Math Biosci Eng</w:t>
      </w:r>
      <w:r w:rsidRPr="00ED1A24">
        <w:t xml:space="preserve"> </w:t>
      </w:r>
      <w:r w:rsidRPr="00ED1A24">
        <w:rPr>
          <w:b/>
        </w:rPr>
        <w:t>16</w:t>
      </w:r>
      <w:r w:rsidRPr="00ED1A24">
        <w:t>, 474-500, doi:10.3934/mbe.2019022 (2018).</w:t>
      </w:r>
    </w:p>
    <w:p w14:paraId="78EFCA88" w14:textId="0BE1E9B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8</w:t>
      </w:r>
      <w:r w:rsidRPr="00ED1A24">
        <w:tab/>
        <w:t xml:space="preserve">CDC, C. f. D. C. a. P. </w:t>
      </w:r>
      <w:r w:rsidRPr="00ED1A24">
        <w:rPr>
          <w:i/>
        </w:rPr>
        <w:t>Non-polio Enteroviruses</w:t>
      </w:r>
      <w:r w:rsidRPr="00ED1A24">
        <w:t>, &lt;</w:t>
      </w:r>
      <w:hyperlink r:id="rId9" w:history="1">
        <w:r w:rsidRPr="00ED1A24">
          <w:rPr>
            <w:rStyle w:val="Hyperlink"/>
          </w:rPr>
          <w:t>https://www.cdc.gov/non-polio-enterovirus/index.html</w:t>
        </w:r>
      </w:hyperlink>
      <w:r w:rsidRPr="00ED1A24">
        <w:t>&gt; (2021).</w:t>
      </w:r>
    </w:p>
    <w:p w14:paraId="1E065E5A" w14:textId="7416B5F6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9</w:t>
      </w:r>
      <w:r w:rsidRPr="00ED1A24">
        <w:tab/>
        <w:t xml:space="preserve">CDC, C. f. D. C. a. P. </w:t>
      </w:r>
      <w:r w:rsidRPr="00ED1A24">
        <w:rPr>
          <w:i/>
        </w:rPr>
        <w:t>HFMD</w:t>
      </w:r>
      <w:r w:rsidRPr="00ED1A24">
        <w:t>, &lt;</w:t>
      </w:r>
      <w:hyperlink r:id="rId10" w:history="1">
        <w:r w:rsidRPr="00ED1A24">
          <w:rPr>
            <w:rStyle w:val="Hyperlink"/>
          </w:rPr>
          <w:t>https://www.cdc.gov/hand-foot-mouth/about/transmission.html</w:t>
        </w:r>
      </w:hyperlink>
      <w:r w:rsidRPr="00ED1A24">
        <w:t>&gt; (2021).</w:t>
      </w:r>
    </w:p>
    <w:p w14:paraId="6418477F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10</w:t>
      </w:r>
      <w:r w:rsidRPr="00ED1A24">
        <w:tab/>
        <w:t xml:space="preserve">Brouwer, L., Moreni, G., Wolthers, K. C. &amp; Pajkrt, D. World-Wide Prevalence and Genotype Distribution of Enteroviruses. </w:t>
      </w:r>
      <w:r w:rsidRPr="00ED1A24">
        <w:rPr>
          <w:i/>
        </w:rPr>
        <w:t>Viruses</w:t>
      </w:r>
      <w:r w:rsidRPr="00ED1A24">
        <w:t xml:space="preserve"> </w:t>
      </w:r>
      <w:r w:rsidRPr="00ED1A24">
        <w:rPr>
          <w:b/>
        </w:rPr>
        <w:t>13</w:t>
      </w:r>
      <w:r w:rsidRPr="00ED1A24">
        <w:t>, doi:10.3390/v13030434 (2021).</w:t>
      </w:r>
    </w:p>
    <w:p w14:paraId="358B17DF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11</w:t>
      </w:r>
      <w:r w:rsidRPr="00ED1A24">
        <w:tab/>
        <w:t xml:space="preserve">Peteranderl, C., Herold, S. &amp; Schmoldt, C. Human Influenza Virus Infections. </w:t>
      </w:r>
      <w:r w:rsidRPr="00ED1A24">
        <w:rPr>
          <w:i/>
        </w:rPr>
        <w:t>Semin Respir Crit Care Med</w:t>
      </w:r>
      <w:r w:rsidRPr="00ED1A24">
        <w:t xml:space="preserve"> </w:t>
      </w:r>
      <w:r w:rsidRPr="00ED1A24">
        <w:rPr>
          <w:b/>
        </w:rPr>
        <w:t>37</w:t>
      </w:r>
      <w:r w:rsidRPr="00ED1A24">
        <w:t>, 487-500, doi:10.1055/s-0036-1584801 (2016).</w:t>
      </w:r>
    </w:p>
    <w:p w14:paraId="398C9F2A" w14:textId="1953B711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12</w:t>
      </w:r>
      <w:r w:rsidRPr="00ED1A24">
        <w:tab/>
        <w:t xml:space="preserve">CDC, C. f. D. C. a. P. </w:t>
      </w:r>
      <w:r w:rsidRPr="00ED1A24">
        <w:rPr>
          <w:i/>
        </w:rPr>
        <w:t>Influenza</w:t>
      </w:r>
      <w:r w:rsidRPr="00ED1A24">
        <w:t>, &lt;</w:t>
      </w:r>
      <w:hyperlink r:id="rId11" w:history="1">
        <w:r w:rsidRPr="00ED1A24">
          <w:rPr>
            <w:rStyle w:val="Hyperlink"/>
          </w:rPr>
          <w:t>https://www.cdc.gov/flu/index.htm</w:t>
        </w:r>
      </w:hyperlink>
      <w:r w:rsidRPr="00ED1A24">
        <w:t>&gt; (2021).</w:t>
      </w:r>
    </w:p>
    <w:p w14:paraId="6A37D9C9" w14:textId="4B4365F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13</w:t>
      </w:r>
      <w:r w:rsidRPr="00ED1A24">
        <w:tab/>
        <w:t xml:space="preserve">Organisation, W. H. </w:t>
      </w:r>
      <w:r w:rsidRPr="00ED1A24">
        <w:rPr>
          <w:i/>
        </w:rPr>
        <w:t>Hepatitis C fact sheets</w:t>
      </w:r>
      <w:r w:rsidRPr="00ED1A24">
        <w:t>, &lt;</w:t>
      </w:r>
      <w:hyperlink r:id="rId12" w:history="1">
        <w:r w:rsidRPr="00ED1A24">
          <w:rPr>
            <w:rStyle w:val="Hyperlink"/>
          </w:rPr>
          <w:t>https://www.who.int/news-room/fact-sheets/detail/hepatitis-c</w:t>
        </w:r>
      </w:hyperlink>
      <w:r w:rsidRPr="00ED1A24">
        <w:t>&gt; (2020).</w:t>
      </w:r>
    </w:p>
    <w:p w14:paraId="5F6F1F28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14</w:t>
      </w:r>
      <w:r w:rsidRPr="00ED1A24">
        <w:tab/>
        <w:t xml:space="preserve">Lempp, F. A., Ni, Y. &amp; Urban, S. Hepatitis delta virus: insights into a peculiar pathogen and novel treatment options. </w:t>
      </w:r>
      <w:r w:rsidRPr="00ED1A24">
        <w:rPr>
          <w:i/>
        </w:rPr>
        <w:t>Nat Rev Gastroenterol Hepatol</w:t>
      </w:r>
      <w:r w:rsidRPr="00ED1A24">
        <w:t xml:space="preserve"> </w:t>
      </w:r>
      <w:r w:rsidRPr="00ED1A24">
        <w:rPr>
          <w:b/>
        </w:rPr>
        <w:t>13</w:t>
      </w:r>
      <w:r w:rsidRPr="00ED1A24">
        <w:t>, 580-589, doi:10.1038/nrgastro.2016.126 (2016).</w:t>
      </w:r>
    </w:p>
    <w:p w14:paraId="4E8F8712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15</w:t>
      </w:r>
      <w:r w:rsidRPr="00ED1A24">
        <w:tab/>
        <w:t xml:space="preserve">Negro, F. Hepatitis D virus coinfection and superinfection. </w:t>
      </w:r>
      <w:r w:rsidRPr="00ED1A24">
        <w:rPr>
          <w:i/>
        </w:rPr>
        <w:t>Cold Spring Harb Perspect Med</w:t>
      </w:r>
      <w:r w:rsidRPr="00ED1A24">
        <w:t xml:space="preserve"> </w:t>
      </w:r>
      <w:r w:rsidRPr="00ED1A24">
        <w:rPr>
          <w:b/>
        </w:rPr>
        <w:t>4</w:t>
      </w:r>
      <w:r w:rsidRPr="00ED1A24">
        <w:t>, a021550, doi:10.1101/cshperspect.a021550 (2014).</w:t>
      </w:r>
    </w:p>
    <w:p w14:paraId="1F0D1D15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16</w:t>
      </w:r>
      <w:r w:rsidRPr="00ED1A24">
        <w:tab/>
        <w:t xml:space="preserve">Shafagati, N. &amp; Williams, J. Human metapneumovirus - what we know now. </w:t>
      </w:r>
      <w:r w:rsidRPr="00ED1A24">
        <w:rPr>
          <w:i/>
        </w:rPr>
        <w:t>F1000Res</w:t>
      </w:r>
      <w:r w:rsidRPr="00ED1A24">
        <w:t xml:space="preserve"> </w:t>
      </w:r>
      <w:r w:rsidRPr="00ED1A24">
        <w:rPr>
          <w:b/>
        </w:rPr>
        <w:t>7</w:t>
      </w:r>
      <w:r w:rsidRPr="00ED1A24">
        <w:t>, 135, doi:10.12688/f1000research.12625.1 (2018).</w:t>
      </w:r>
    </w:p>
    <w:p w14:paraId="07534686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17</w:t>
      </w:r>
      <w:r w:rsidRPr="00ED1A24">
        <w:tab/>
        <w:t xml:space="preserve">Schuster, J. E. &amp; Williams, J. V. Human metapneumovirus. </w:t>
      </w:r>
      <w:r w:rsidRPr="00ED1A24">
        <w:rPr>
          <w:i/>
        </w:rPr>
        <w:t>Pediatr Rev</w:t>
      </w:r>
      <w:r w:rsidRPr="00ED1A24">
        <w:t xml:space="preserve"> </w:t>
      </w:r>
      <w:r w:rsidRPr="00ED1A24">
        <w:rPr>
          <w:b/>
        </w:rPr>
        <w:t>34</w:t>
      </w:r>
      <w:r w:rsidRPr="00ED1A24">
        <w:t>, 558-565, doi:10.1542/pir.34-12-558 (2013).</w:t>
      </w:r>
    </w:p>
    <w:p w14:paraId="460F4CFC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18</w:t>
      </w:r>
      <w:r w:rsidRPr="00ED1A24">
        <w:tab/>
        <w:t xml:space="preserve">Krause, C. I. The ABCs of RSV. </w:t>
      </w:r>
      <w:r w:rsidRPr="00ED1A24">
        <w:rPr>
          <w:i/>
        </w:rPr>
        <w:t>Nurse Pract</w:t>
      </w:r>
      <w:r w:rsidRPr="00ED1A24">
        <w:t xml:space="preserve"> </w:t>
      </w:r>
      <w:r w:rsidRPr="00ED1A24">
        <w:rPr>
          <w:b/>
        </w:rPr>
        <w:t>43</w:t>
      </w:r>
      <w:r w:rsidRPr="00ED1A24">
        <w:t>, 20-26, doi:10.1097/01.Npr.0000544277.74514.55 (2018).</w:t>
      </w:r>
    </w:p>
    <w:p w14:paraId="29976389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19</w:t>
      </w:r>
      <w:r w:rsidRPr="00ED1A24">
        <w:tab/>
        <w:t>Takeyama, A.</w:t>
      </w:r>
      <w:r w:rsidRPr="00ED1A24">
        <w:rPr>
          <w:i/>
        </w:rPr>
        <w:t xml:space="preserve"> et al.</w:t>
      </w:r>
      <w:r w:rsidRPr="00ED1A24">
        <w:t xml:space="preserve"> Respiratory syncytial virus shedding by children hospitalized with lower respiratory tract infection. </w:t>
      </w:r>
      <w:r w:rsidRPr="00ED1A24">
        <w:rPr>
          <w:i/>
        </w:rPr>
        <w:t>J Med Virol</w:t>
      </w:r>
      <w:r w:rsidRPr="00ED1A24">
        <w:t xml:space="preserve"> </w:t>
      </w:r>
      <w:r w:rsidRPr="00ED1A24">
        <w:rPr>
          <w:b/>
        </w:rPr>
        <w:t>88</w:t>
      </w:r>
      <w:r w:rsidRPr="00ED1A24">
        <w:t>, 938-946, doi:10.1002/jmv.24434 (2016).</w:t>
      </w:r>
    </w:p>
    <w:p w14:paraId="30960D43" w14:textId="3A31745B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20</w:t>
      </w:r>
      <w:r w:rsidRPr="00ED1A24">
        <w:tab/>
        <w:t xml:space="preserve">WHO, W. H. O. e. </w:t>
      </w:r>
      <w:r w:rsidRPr="00ED1A24">
        <w:rPr>
          <w:i/>
        </w:rPr>
        <w:t>MERS emro</w:t>
      </w:r>
      <w:r w:rsidRPr="00ED1A24">
        <w:t>, &lt;</w:t>
      </w:r>
      <w:hyperlink r:id="rId13" w:history="1">
        <w:r w:rsidRPr="00ED1A24">
          <w:rPr>
            <w:rStyle w:val="Hyperlink"/>
          </w:rPr>
          <w:t>http://www.emro.who.int/health-topics/mers-cov/mers-outbreaks.html</w:t>
        </w:r>
      </w:hyperlink>
      <w:r w:rsidRPr="00ED1A24">
        <w:t>&gt; (2021).</w:t>
      </w:r>
    </w:p>
    <w:p w14:paraId="5092446D" w14:textId="739A831A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21</w:t>
      </w:r>
      <w:r w:rsidRPr="00ED1A24">
        <w:tab/>
        <w:t xml:space="preserve">CDC, C. f. D. C. a. P. </w:t>
      </w:r>
      <w:r w:rsidRPr="00ED1A24">
        <w:rPr>
          <w:i/>
        </w:rPr>
        <w:t>MERS</w:t>
      </w:r>
      <w:r w:rsidRPr="00ED1A24">
        <w:t>, &lt;</w:t>
      </w:r>
      <w:hyperlink r:id="rId14" w:history="1">
        <w:r w:rsidRPr="00ED1A24">
          <w:rPr>
            <w:rStyle w:val="Hyperlink"/>
          </w:rPr>
          <w:t>https://www.cdc.gov/coronavirus/mers/clinical-features.html</w:t>
        </w:r>
      </w:hyperlink>
      <w:r w:rsidRPr="00ED1A24">
        <w:t>&gt; (2021).</w:t>
      </w:r>
    </w:p>
    <w:p w14:paraId="4888A5A6" w14:textId="2A7B21A1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22</w:t>
      </w:r>
      <w:r w:rsidRPr="00ED1A24">
        <w:tab/>
        <w:t xml:space="preserve">Organisation, W. H. </w:t>
      </w:r>
      <w:r w:rsidRPr="00ED1A24">
        <w:rPr>
          <w:i/>
        </w:rPr>
        <w:t>Measles fact-sheets</w:t>
      </w:r>
      <w:r w:rsidRPr="00ED1A24">
        <w:t>, &lt;</w:t>
      </w:r>
      <w:hyperlink r:id="rId15" w:history="1">
        <w:r w:rsidRPr="00ED1A24">
          <w:rPr>
            <w:rStyle w:val="Hyperlink"/>
          </w:rPr>
          <w:t>https://www.who.int/news-room/fact-sheets/detail/measles</w:t>
        </w:r>
      </w:hyperlink>
      <w:r w:rsidRPr="00ED1A24">
        <w:t>&gt; (2019).</w:t>
      </w:r>
    </w:p>
    <w:p w14:paraId="20F367DC" w14:textId="52A13E4D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lastRenderedPageBreak/>
        <w:t>23</w:t>
      </w:r>
      <w:r w:rsidRPr="00ED1A24">
        <w:tab/>
        <w:t xml:space="preserve">Organisation, W. H. </w:t>
      </w:r>
      <w:r w:rsidRPr="00ED1A24">
        <w:rPr>
          <w:i/>
        </w:rPr>
        <w:t>Measles news</w:t>
      </w:r>
      <w:r w:rsidRPr="00ED1A24">
        <w:t>, &lt;</w:t>
      </w:r>
      <w:hyperlink r:id="rId16" w:history="1">
        <w:r w:rsidRPr="00ED1A24">
          <w:rPr>
            <w:rStyle w:val="Hyperlink"/>
          </w:rPr>
          <w:t>https://www.who.int/news/item/05-12-2019-more-than-140-000-die-from-measles-as-cases-surge-worldwide</w:t>
        </w:r>
      </w:hyperlink>
      <w:r w:rsidRPr="00ED1A24">
        <w:t>&gt; (2019).</w:t>
      </w:r>
    </w:p>
    <w:p w14:paraId="2DCBD243" w14:textId="148742AB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24</w:t>
      </w:r>
      <w:r w:rsidRPr="00ED1A24">
        <w:tab/>
        <w:t xml:space="preserve">CDC, C. f. D. a. P. </w:t>
      </w:r>
      <w:r w:rsidRPr="00ED1A24">
        <w:rPr>
          <w:i/>
        </w:rPr>
        <w:t>Measles transmission</w:t>
      </w:r>
      <w:r w:rsidRPr="00ED1A24">
        <w:t>, &lt;</w:t>
      </w:r>
      <w:hyperlink r:id="rId17" w:history="1">
        <w:r w:rsidRPr="00ED1A24">
          <w:rPr>
            <w:rStyle w:val="Hyperlink"/>
          </w:rPr>
          <w:t>https://www.cdc.gov/measles/transmission.html</w:t>
        </w:r>
      </w:hyperlink>
      <w:r w:rsidRPr="00ED1A24">
        <w:t>&gt; (2021).</w:t>
      </w:r>
    </w:p>
    <w:p w14:paraId="6EB7B292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25</w:t>
      </w:r>
      <w:r w:rsidRPr="00ED1A24">
        <w:tab/>
        <w:t xml:space="preserve">Su, S. B., Chang, H. L. &amp; Chen, A. K. Current Status of Mumps Virus Infection: Epidemiology, Pathogenesis, and Vaccine. </w:t>
      </w:r>
      <w:r w:rsidRPr="00ED1A24">
        <w:rPr>
          <w:i/>
        </w:rPr>
        <w:t>Int J Environ Res Public Health</w:t>
      </w:r>
      <w:r w:rsidRPr="00ED1A24">
        <w:t xml:space="preserve"> </w:t>
      </w:r>
      <w:r w:rsidRPr="00ED1A24">
        <w:rPr>
          <w:b/>
        </w:rPr>
        <w:t>17</w:t>
      </w:r>
      <w:r w:rsidRPr="00ED1A24">
        <w:t>, doi:10.3390/ijerph17051686 (2020).</w:t>
      </w:r>
    </w:p>
    <w:p w14:paraId="79E753A7" w14:textId="06C781FC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26</w:t>
      </w:r>
      <w:r w:rsidRPr="00ED1A24">
        <w:tab/>
        <w:t xml:space="preserve">CDC, C. f. D. C. a. P. </w:t>
      </w:r>
      <w:r w:rsidRPr="00ED1A24">
        <w:rPr>
          <w:i/>
        </w:rPr>
        <w:t>Mumps</w:t>
      </w:r>
      <w:r w:rsidRPr="00ED1A24">
        <w:t>, &lt;</w:t>
      </w:r>
      <w:hyperlink r:id="rId18" w:history="1">
        <w:r w:rsidRPr="00ED1A24">
          <w:rPr>
            <w:rStyle w:val="Hyperlink"/>
          </w:rPr>
          <w:t>https://www.cdc.gov/mumps/index.html</w:t>
        </w:r>
      </w:hyperlink>
      <w:r w:rsidRPr="00ED1A24">
        <w:t>&gt; (2021).</w:t>
      </w:r>
    </w:p>
    <w:p w14:paraId="03593162" w14:textId="4C4318EE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27</w:t>
      </w:r>
      <w:r w:rsidRPr="00ED1A24">
        <w:tab/>
        <w:t xml:space="preserve">CDC, C. f. D. C. a. P. </w:t>
      </w:r>
      <w:r w:rsidRPr="00ED1A24">
        <w:rPr>
          <w:i/>
        </w:rPr>
        <w:t>Noro</w:t>
      </w:r>
      <w:r w:rsidRPr="00ED1A24">
        <w:t>, &lt;</w:t>
      </w:r>
      <w:hyperlink r:id="rId19" w:history="1">
        <w:r w:rsidRPr="00ED1A24">
          <w:rPr>
            <w:rStyle w:val="Hyperlink"/>
          </w:rPr>
          <w:t>https://www.cdc.gov/norovirus/trends-outbreaks/worldwide.html</w:t>
        </w:r>
      </w:hyperlink>
      <w:r w:rsidRPr="00ED1A24">
        <w:t>&gt; (2021).</w:t>
      </w:r>
    </w:p>
    <w:p w14:paraId="0B1AA146" w14:textId="6362DDC3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28</w:t>
      </w:r>
      <w:r w:rsidRPr="00ED1A24">
        <w:tab/>
        <w:t xml:space="preserve">Organisation, W. H. </w:t>
      </w:r>
      <w:r w:rsidRPr="00ED1A24">
        <w:rPr>
          <w:i/>
        </w:rPr>
        <w:t>Hepatitis E Virus fact-sheets</w:t>
      </w:r>
      <w:r w:rsidRPr="00ED1A24">
        <w:t>, &lt;</w:t>
      </w:r>
      <w:hyperlink r:id="rId20" w:history="1">
        <w:r w:rsidRPr="00ED1A24">
          <w:rPr>
            <w:rStyle w:val="Hyperlink"/>
          </w:rPr>
          <w:t>https://www.who.int/news-room/fact-sheets/detail/hepatitis-e</w:t>
        </w:r>
      </w:hyperlink>
      <w:r w:rsidRPr="00ED1A24">
        <w:t>&gt; (2020).</w:t>
      </w:r>
    </w:p>
    <w:p w14:paraId="018948C8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29</w:t>
      </w:r>
      <w:r w:rsidRPr="00ED1A24">
        <w:tab/>
        <w:t xml:space="preserve">Shah, G. &amp; Robinson, J. L. The particulars on parechovirus. </w:t>
      </w:r>
      <w:r w:rsidRPr="00ED1A24">
        <w:rPr>
          <w:i/>
        </w:rPr>
        <w:t>Can J Infect Dis Med Microbiol</w:t>
      </w:r>
      <w:r w:rsidRPr="00ED1A24">
        <w:t xml:space="preserve"> </w:t>
      </w:r>
      <w:r w:rsidRPr="00ED1A24">
        <w:rPr>
          <w:b/>
        </w:rPr>
        <w:t>25</w:t>
      </w:r>
      <w:r w:rsidRPr="00ED1A24">
        <w:t>, 186-188, doi:10.1155/2014/602501 (2014).</w:t>
      </w:r>
    </w:p>
    <w:p w14:paraId="15905397" w14:textId="799BA1DB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30</w:t>
      </w:r>
      <w:r w:rsidRPr="00ED1A24">
        <w:tab/>
        <w:t xml:space="preserve">Organisation, W. H. </w:t>
      </w:r>
      <w:r w:rsidRPr="00ED1A24">
        <w:rPr>
          <w:i/>
        </w:rPr>
        <w:t>SARS-CoV-2 newsroom</w:t>
      </w:r>
      <w:r w:rsidRPr="00ED1A24">
        <w:t>, &lt;</w:t>
      </w:r>
      <w:hyperlink r:id="rId21" w:history="1">
        <w:r w:rsidRPr="00ED1A24">
          <w:rPr>
            <w:rStyle w:val="Hyperlink"/>
          </w:rPr>
          <w:t>https://www.who.int/news-room/commentaries/detail/transmission-of-sars-cov-2-implications-for-infection-prevention-precautions</w:t>
        </w:r>
      </w:hyperlink>
      <w:r w:rsidRPr="00ED1A24">
        <w:t>&gt; (2020).</w:t>
      </w:r>
    </w:p>
    <w:p w14:paraId="6DD87DD7" w14:textId="701F812B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31</w:t>
      </w:r>
      <w:r w:rsidRPr="00ED1A24">
        <w:tab/>
        <w:t xml:space="preserve">Organisation, W. H. </w:t>
      </w:r>
      <w:r w:rsidRPr="00ED1A24">
        <w:rPr>
          <w:i/>
        </w:rPr>
        <w:t>WHO Coronavirus (COVID-19) Dashboard</w:t>
      </w:r>
      <w:r w:rsidRPr="00ED1A24">
        <w:t>, &lt;</w:t>
      </w:r>
      <w:hyperlink r:id="rId22" w:history="1">
        <w:r w:rsidRPr="00ED1A24">
          <w:rPr>
            <w:rStyle w:val="Hyperlink"/>
          </w:rPr>
          <w:t>https://covid19.who.int/</w:t>
        </w:r>
      </w:hyperlink>
      <w:r w:rsidRPr="00ED1A24">
        <w:t>&gt; (2021).</w:t>
      </w:r>
    </w:p>
    <w:p w14:paraId="06167117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32</w:t>
      </w:r>
      <w:r w:rsidRPr="00ED1A24">
        <w:tab/>
        <w:t>Diez Valcarce, M.</w:t>
      </w:r>
      <w:r w:rsidRPr="00ED1A24">
        <w:rPr>
          <w:i/>
        </w:rPr>
        <w:t xml:space="preserve"> et al.</w:t>
      </w:r>
      <w:r w:rsidRPr="00ED1A24">
        <w:t xml:space="preserve"> Global distribution of sporadic sapovirus infections: A systematic review and meta-analysis. </w:t>
      </w:r>
      <w:r w:rsidRPr="00ED1A24">
        <w:rPr>
          <w:i/>
        </w:rPr>
        <w:t>PLoS One</w:t>
      </w:r>
      <w:r w:rsidRPr="00ED1A24">
        <w:t xml:space="preserve"> </w:t>
      </w:r>
      <w:r w:rsidRPr="00ED1A24">
        <w:rPr>
          <w:b/>
        </w:rPr>
        <w:t>16</w:t>
      </w:r>
      <w:r w:rsidRPr="00ED1A24">
        <w:t>, e0255436, doi:10.1371/journal.pone.0255436 (2021).</w:t>
      </w:r>
    </w:p>
    <w:p w14:paraId="6D3F622F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33</w:t>
      </w:r>
      <w:r w:rsidRPr="00ED1A24">
        <w:tab/>
        <w:t xml:space="preserve">Oka, T., Wang, Q., Katayama, K. &amp; Saif, L. J. Comprehensive review of human sapoviruses. </w:t>
      </w:r>
      <w:r w:rsidRPr="00ED1A24">
        <w:rPr>
          <w:i/>
        </w:rPr>
        <w:t>Clin Microbiol Rev</w:t>
      </w:r>
      <w:r w:rsidRPr="00ED1A24">
        <w:t xml:space="preserve"> </w:t>
      </w:r>
      <w:r w:rsidRPr="00ED1A24">
        <w:rPr>
          <w:b/>
        </w:rPr>
        <w:t>28</w:t>
      </w:r>
      <w:r w:rsidRPr="00ED1A24">
        <w:t>, 32-53, doi:10.1128/cmr.00011-14 (2015).</w:t>
      </w:r>
    </w:p>
    <w:p w14:paraId="7F46729C" w14:textId="6FF44CB3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34</w:t>
      </w:r>
      <w:r w:rsidRPr="00ED1A24">
        <w:tab/>
        <w:t xml:space="preserve">CDC, C. f. D. C. a. P. </w:t>
      </w:r>
      <w:r w:rsidRPr="00ED1A24">
        <w:rPr>
          <w:i/>
        </w:rPr>
        <w:t>Yellow fever virus newsroom</w:t>
      </w:r>
      <w:r w:rsidRPr="00ED1A24">
        <w:t>, &lt;</w:t>
      </w:r>
      <w:hyperlink r:id="rId23" w:history="1">
        <w:r w:rsidRPr="00ED1A24">
          <w:rPr>
            <w:rStyle w:val="Hyperlink"/>
          </w:rPr>
          <w:t>https://www.cdc.gov/globalhealth/newsroom/topics/yellowfever/index.html</w:t>
        </w:r>
      </w:hyperlink>
      <w:r w:rsidRPr="00ED1A24">
        <w:t>&gt; (2021).</w:t>
      </w:r>
    </w:p>
    <w:p w14:paraId="5C5E0246" w14:textId="46C0B50F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35</w:t>
      </w:r>
      <w:r w:rsidRPr="00ED1A24">
        <w:tab/>
        <w:t xml:space="preserve">Organisation, W. H. </w:t>
      </w:r>
      <w:r w:rsidRPr="00ED1A24">
        <w:rPr>
          <w:i/>
        </w:rPr>
        <w:t>Yellow Fever Virus fact-sheets</w:t>
      </w:r>
      <w:r w:rsidRPr="00ED1A24">
        <w:t>, &lt;</w:t>
      </w:r>
      <w:hyperlink r:id="rId24" w:history="1">
        <w:r w:rsidRPr="00ED1A24">
          <w:rPr>
            <w:rStyle w:val="Hyperlink"/>
          </w:rPr>
          <w:t>https://www.who.int/news-room/fact-sheets/detail/yellow-fever</w:t>
        </w:r>
      </w:hyperlink>
      <w:r w:rsidRPr="00ED1A24">
        <w:t>&gt; (2019).</w:t>
      </w:r>
    </w:p>
    <w:p w14:paraId="190FE1E5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36</w:t>
      </w:r>
      <w:r w:rsidRPr="00ED1A24">
        <w:tab/>
        <w:t xml:space="preserve">Huang, Y. J., Higgs, S., Horne, K. M. &amp; Vanlandingham, D. L. Flavivirus-mosquito interactions. </w:t>
      </w:r>
      <w:r w:rsidRPr="00ED1A24">
        <w:rPr>
          <w:i/>
        </w:rPr>
        <w:t>Viruses</w:t>
      </w:r>
      <w:r w:rsidRPr="00ED1A24">
        <w:t xml:space="preserve"> </w:t>
      </w:r>
      <w:r w:rsidRPr="00ED1A24">
        <w:rPr>
          <w:b/>
        </w:rPr>
        <w:t>6</w:t>
      </w:r>
      <w:r w:rsidRPr="00ED1A24">
        <w:t>, 4703-4730, doi:10.3390/v6114703 (2014).</w:t>
      </w:r>
    </w:p>
    <w:p w14:paraId="3F9A9E6D" w14:textId="77777777" w:rsidR="00ED1A24" w:rsidRPr="00ED1A24" w:rsidRDefault="00ED1A24" w:rsidP="00ED1A24">
      <w:pPr>
        <w:pStyle w:val="EndNoteBibliography"/>
        <w:spacing w:after="0"/>
        <w:ind w:left="720" w:hanging="720"/>
      </w:pPr>
      <w:r w:rsidRPr="00ED1A24">
        <w:t>37</w:t>
      </w:r>
      <w:r w:rsidRPr="00ED1A24">
        <w:tab/>
        <w:t xml:space="preserve">Nugent, E. K., Nugent, A. K., Nugent, R. &amp; Nugent, K. Zika Virus: Epidemiology, Pathogenesis and Human Disease. </w:t>
      </w:r>
      <w:r w:rsidRPr="00ED1A24">
        <w:rPr>
          <w:i/>
        </w:rPr>
        <w:t>Am J Med Sci</w:t>
      </w:r>
      <w:r w:rsidRPr="00ED1A24">
        <w:t xml:space="preserve"> </w:t>
      </w:r>
      <w:r w:rsidRPr="00ED1A24">
        <w:rPr>
          <w:b/>
        </w:rPr>
        <w:t>353</w:t>
      </w:r>
      <w:r w:rsidRPr="00ED1A24">
        <w:t>, 466-473, doi:10.1016/j.amjms.2016.12.018 (2017).</w:t>
      </w:r>
    </w:p>
    <w:p w14:paraId="2961DC4F" w14:textId="342D0D84" w:rsidR="00ED1A24" w:rsidRPr="00ED1A24" w:rsidRDefault="00ED1A24" w:rsidP="00ED1A24">
      <w:pPr>
        <w:pStyle w:val="EndNoteBibliography"/>
        <w:ind w:left="720" w:hanging="720"/>
      </w:pPr>
      <w:r w:rsidRPr="00ED1A24">
        <w:t>38</w:t>
      </w:r>
      <w:r w:rsidRPr="00ED1A24">
        <w:tab/>
        <w:t xml:space="preserve">Organisation, W. H. </w:t>
      </w:r>
      <w:r w:rsidRPr="00ED1A24">
        <w:rPr>
          <w:i/>
        </w:rPr>
        <w:t>Zika virus fact sheets</w:t>
      </w:r>
      <w:r w:rsidRPr="00ED1A24">
        <w:t>, &lt;</w:t>
      </w:r>
      <w:hyperlink r:id="rId25" w:history="1">
        <w:r w:rsidRPr="00ED1A24">
          <w:rPr>
            <w:rStyle w:val="Hyperlink"/>
          </w:rPr>
          <w:t>https://www.who.int/news-room/fact-sheets/detail/zika-virus</w:t>
        </w:r>
      </w:hyperlink>
      <w:r w:rsidRPr="00ED1A24">
        <w:t>&gt; (2018).</w:t>
      </w:r>
    </w:p>
    <w:p w14:paraId="46EB4E7A" w14:textId="26A25C85" w:rsidR="00791F84" w:rsidRPr="00CA0367" w:rsidRDefault="00CA0367" w:rsidP="00CA0367">
      <w:r>
        <w:fldChar w:fldCharType="end"/>
      </w:r>
    </w:p>
    <w:sectPr w:rsidR="00791F84" w:rsidRPr="00CA03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pvxe5ebad2f7eefdoxrz5oaff9atft9zzd&quot;&gt;panPandemic_20211117_all&lt;record-ids&gt;&lt;item&gt;1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/record-ids&gt;&lt;/item&gt;&lt;/Libraries&gt;"/>
  </w:docVars>
  <w:rsids>
    <w:rsidRoot w:val="00CA0367"/>
    <w:rsid w:val="00030607"/>
    <w:rsid w:val="0006145E"/>
    <w:rsid w:val="000934C8"/>
    <w:rsid w:val="000C6D6B"/>
    <w:rsid w:val="000C7C44"/>
    <w:rsid w:val="000C7DB7"/>
    <w:rsid w:val="000D1538"/>
    <w:rsid w:val="000D3B58"/>
    <w:rsid w:val="000E334D"/>
    <w:rsid w:val="000E65E1"/>
    <w:rsid w:val="00130DD0"/>
    <w:rsid w:val="00150196"/>
    <w:rsid w:val="00153119"/>
    <w:rsid w:val="00166015"/>
    <w:rsid w:val="00166130"/>
    <w:rsid w:val="001B280F"/>
    <w:rsid w:val="001D2B3C"/>
    <w:rsid w:val="00217BBA"/>
    <w:rsid w:val="0022272F"/>
    <w:rsid w:val="002512AE"/>
    <w:rsid w:val="002575FF"/>
    <w:rsid w:val="00261F0C"/>
    <w:rsid w:val="0027539B"/>
    <w:rsid w:val="0029620B"/>
    <w:rsid w:val="002C5B24"/>
    <w:rsid w:val="002D23E7"/>
    <w:rsid w:val="002E42AC"/>
    <w:rsid w:val="00316A7B"/>
    <w:rsid w:val="003224BB"/>
    <w:rsid w:val="00354B7A"/>
    <w:rsid w:val="003559D6"/>
    <w:rsid w:val="00370879"/>
    <w:rsid w:val="00374462"/>
    <w:rsid w:val="00392BB5"/>
    <w:rsid w:val="00393D80"/>
    <w:rsid w:val="003A2F6A"/>
    <w:rsid w:val="003A3C05"/>
    <w:rsid w:val="003E1D70"/>
    <w:rsid w:val="003F0612"/>
    <w:rsid w:val="0042497D"/>
    <w:rsid w:val="004607ED"/>
    <w:rsid w:val="0046467F"/>
    <w:rsid w:val="00464E53"/>
    <w:rsid w:val="00465703"/>
    <w:rsid w:val="00467343"/>
    <w:rsid w:val="00467968"/>
    <w:rsid w:val="004770ED"/>
    <w:rsid w:val="004A79D6"/>
    <w:rsid w:val="004E61FA"/>
    <w:rsid w:val="00503EF1"/>
    <w:rsid w:val="00510144"/>
    <w:rsid w:val="005259D1"/>
    <w:rsid w:val="0052727F"/>
    <w:rsid w:val="00555937"/>
    <w:rsid w:val="005958C5"/>
    <w:rsid w:val="005B3A08"/>
    <w:rsid w:val="005B4AF6"/>
    <w:rsid w:val="005C1ACC"/>
    <w:rsid w:val="005D347E"/>
    <w:rsid w:val="005D4379"/>
    <w:rsid w:val="005F250A"/>
    <w:rsid w:val="00626662"/>
    <w:rsid w:val="00651734"/>
    <w:rsid w:val="00652062"/>
    <w:rsid w:val="006555B2"/>
    <w:rsid w:val="0066275A"/>
    <w:rsid w:val="006750F6"/>
    <w:rsid w:val="006D100B"/>
    <w:rsid w:val="007122E2"/>
    <w:rsid w:val="00731247"/>
    <w:rsid w:val="00737F71"/>
    <w:rsid w:val="00782A0D"/>
    <w:rsid w:val="00791F84"/>
    <w:rsid w:val="007B750A"/>
    <w:rsid w:val="007E718E"/>
    <w:rsid w:val="00840B8B"/>
    <w:rsid w:val="00846047"/>
    <w:rsid w:val="00880352"/>
    <w:rsid w:val="00881EA5"/>
    <w:rsid w:val="00882169"/>
    <w:rsid w:val="00897CFD"/>
    <w:rsid w:val="008C4690"/>
    <w:rsid w:val="008D0B14"/>
    <w:rsid w:val="008D4E4A"/>
    <w:rsid w:val="008F0F29"/>
    <w:rsid w:val="00900F49"/>
    <w:rsid w:val="00903C1E"/>
    <w:rsid w:val="00904F01"/>
    <w:rsid w:val="009336EE"/>
    <w:rsid w:val="00937B55"/>
    <w:rsid w:val="00944C25"/>
    <w:rsid w:val="00970E98"/>
    <w:rsid w:val="009825B3"/>
    <w:rsid w:val="009A4E8E"/>
    <w:rsid w:val="009A70B7"/>
    <w:rsid w:val="009D0D69"/>
    <w:rsid w:val="009E2377"/>
    <w:rsid w:val="009E525A"/>
    <w:rsid w:val="009F1095"/>
    <w:rsid w:val="00A17747"/>
    <w:rsid w:val="00A27D1C"/>
    <w:rsid w:val="00A548D6"/>
    <w:rsid w:val="00A907FE"/>
    <w:rsid w:val="00A90D04"/>
    <w:rsid w:val="00AC0A85"/>
    <w:rsid w:val="00AC68EB"/>
    <w:rsid w:val="00B04702"/>
    <w:rsid w:val="00B104D5"/>
    <w:rsid w:val="00B13567"/>
    <w:rsid w:val="00B24DE4"/>
    <w:rsid w:val="00B5389A"/>
    <w:rsid w:val="00B61096"/>
    <w:rsid w:val="00B8290B"/>
    <w:rsid w:val="00B849A2"/>
    <w:rsid w:val="00B860F6"/>
    <w:rsid w:val="00BC0C82"/>
    <w:rsid w:val="00BF3F87"/>
    <w:rsid w:val="00C415DA"/>
    <w:rsid w:val="00C6157B"/>
    <w:rsid w:val="00C869E0"/>
    <w:rsid w:val="00CA0367"/>
    <w:rsid w:val="00CD647D"/>
    <w:rsid w:val="00CE4DAB"/>
    <w:rsid w:val="00D4037E"/>
    <w:rsid w:val="00D679E6"/>
    <w:rsid w:val="00D92371"/>
    <w:rsid w:val="00D94B54"/>
    <w:rsid w:val="00D97843"/>
    <w:rsid w:val="00DB689A"/>
    <w:rsid w:val="00DE2F03"/>
    <w:rsid w:val="00DF3FA4"/>
    <w:rsid w:val="00E11200"/>
    <w:rsid w:val="00E14EBB"/>
    <w:rsid w:val="00E233BF"/>
    <w:rsid w:val="00E53D7B"/>
    <w:rsid w:val="00E609D2"/>
    <w:rsid w:val="00E80DA1"/>
    <w:rsid w:val="00E86995"/>
    <w:rsid w:val="00E90924"/>
    <w:rsid w:val="00E92337"/>
    <w:rsid w:val="00EB2A6E"/>
    <w:rsid w:val="00EC1208"/>
    <w:rsid w:val="00EC442A"/>
    <w:rsid w:val="00ED1A24"/>
    <w:rsid w:val="00ED20E7"/>
    <w:rsid w:val="00ED76FD"/>
    <w:rsid w:val="00EF0F6C"/>
    <w:rsid w:val="00EF5AE0"/>
    <w:rsid w:val="00EF5F26"/>
    <w:rsid w:val="00F03C4D"/>
    <w:rsid w:val="00F130A3"/>
    <w:rsid w:val="00F1722C"/>
    <w:rsid w:val="00F24694"/>
    <w:rsid w:val="00F2636E"/>
    <w:rsid w:val="00F30816"/>
    <w:rsid w:val="00F4778E"/>
    <w:rsid w:val="00F50327"/>
    <w:rsid w:val="00F91BEB"/>
    <w:rsid w:val="00F94EF1"/>
    <w:rsid w:val="00FA4267"/>
    <w:rsid w:val="00FD6378"/>
    <w:rsid w:val="00FD79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6B1B8F"/>
  <w15:chartTrackingRefBased/>
  <w15:docId w15:val="{894D41A5-CA1E-4C3A-973E-FD23B19729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A036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A036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A036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A036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A0367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9F109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F109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dc.gov/vhf/ebola/index.html" TargetMode="External"/><Relationship Id="rId13" Type="http://schemas.openxmlformats.org/officeDocument/2006/relationships/hyperlink" Target="http://www.emro.who.int/health-topics/mers-cov/mers-outbreaks.html" TargetMode="External"/><Relationship Id="rId18" Type="http://schemas.openxmlformats.org/officeDocument/2006/relationships/hyperlink" Target="https://www.cdc.gov/mumps/index.html" TargetMode="External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hyperlink" Target="https://www.who.int/news-room/commentaries/detail/transmission-of-sars-cov-2-implications-for-infection-prevention-precautions" TargetMode="External"/><Relationship Id="rId7" Type="http://schemas.openxmlformats.org/officeDocument/2006/relationships/hyperlink" Target="https://www.who.int/news-room/fact-sheets/detail/dengue-and-severe-dengue" TargetMode="External"/><Relationship Id="rId12" Type="http://schemas.openxmlformats.org/officeDocument/2006/relationships/hyperlink" Target="https://www.who.int/news-room/fact-sheets/detail/hepatitis-c" TargetMode="External"/><Relationship Id="rId17" Type="http://schemas.openxmlformats.org/officeDocument/2006/relationships/hyperlink" Target="https://www.cdc.gov/measles/transmission.html" TargetMode="External"/><Relationship Id="rId25" Type="http://schemas.openxmlformats.org/officeDocument/2006/relationships/hyperlink" Target="https://www.who.int/news-room/fact-sheets/detail/zika-virus" TargetMode="External"/><Relationship Id="rId2" Type="http://schemas.openxmlformats.org/officeDocument/2006/relationships/styles" Target="styles.xml"/><Relationship Id="rId16" Type="http://schemas.openxmlformats.org/officeDocument/2006/relationships/hyperlink" Target="https://www.who.int/news/item/05-12-2019-more-than-140-000-die-from-measles-as-cases-surge-worldwide" TargetMode="External"/><Relationship Id="rId20" Type="http://schemas.openxmlformats.org/officeDocument/2006/relationships/hyperlink" Target="https://www.who.int/news-room/fact-sheets/detail/hepatitis-e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s://www.cdc.gov/chikungunya/hc/clinicalevaluation.html" TargetMode="External"/><Relationship Id="rId11" Type="http://schemas.openxmlformats.org/officeDocument/2006/relationships/hyperlink" Target="https://www.cdc.gov/flu/index.htm" TargetMode="External"/><Relationship Id="rId24" Type="http://schemas.openxmlformats.org/officeDocument/2006/relationships/hyperlink" Target="https://www.who.int/news-room/fact-sheets/detail/yellow-fever" TargetMode="External"/><Relationship Id="rId5" Type="http://schemas.openxmlformats.org/officeDocument/2006/relationships/hyperlink" Target="https://www.who.int/news-room/fact-sheets/detail/chikungunya" TargetMode="External"/><Relationship Id="rId15" Type="http://schemas.openxmlformats.org/officeDocument/2006/relationships/hyperlink" Target="https://www.who.int/news-room/fact-sheets/detail/measles" TargetMode="External"/><Relationship Id="rId23" Type="http://schemas.openxmlformats.org/officeDocument/2006/relationships/hyperlink" Target="https://www.cdc.gov/globalhealth/newsroom/topics/yellowfever/index.html" TargetMode="External"/><Relationship Id="rId10" Type="http://schemas.openxmlformats.org/officeDocument/2006/relationships/hyperlink" Target="https://www.cdc.gov/hand-foot-mouth/about/transmission.html" TargetMode="External"/><Relationship Id="rId19" Type="http://schemas.openxmlformats.org/officeDocument/2006/relationships/hyperlink" Target="https://www.cdc.gov/norovirus/trends-outbreaks/worldwide.html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cdc.gov/non-polio-enterovirus/index.html" TargetMode="External"/><Relationship Id="rId14" Type="http://schemas.openxmlformats.org/officeDocument/2006/relationships/hyperlink" Target="https://www.cdc.gov/coronavirus/mers/clinical-features.html" TargetMode="External"/><Relationship Id="rId22" Type="http://schemas.openxmlformats.org/officeDocument/2006/relationships/hyperlink" Target="https://covid19.who.int/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1C4187-3839-4F1A-8C1B-BE3C59CE94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3</Pages>
  <Words>9326</Words>
  <Characters>53163</Characters>
  <Application>Microsoft Office Word</Application>
  <DocSecurity>0</DocSecurity>
  <Lines>443</Lines>
  <Paragraphs>1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3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tz, Pascal (NIH/NLM/NCBI) [F]</dc:creator>
  <cp:keywords/>
  <dc:description/>
  <cp:lastModifiedBy>Rochman, Nash (NIH/NLM/NCBI) [E]</cp:lastModifiedBy>
  <cp:revision>6</cp:revision>
  <dcterms:created xsi:type="dcterms:W3CDTF">2021-10-15T14:56:00Z</dcterms:created>
  <dcterms:modified xsi:type="dcterms:W3CDTF">2021-11-19T00:15:00Z</dcterms:modified>
</cp:coreProperties>
</file>